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23067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3B51659E"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002B1B83">
        <w:rPr>
          <w:rFonts w:ascii="Times New Roman" w:eastAsia="Times New Roman" w:hAnsi="Times New Roman" w:cs="Times New Roman"/>
          <w:bCs/>
          <w:sz w:val="28"/>
          <w:szCs w:val="28"/>
          <w:lang w:val="es-ES" w:eastAsia="es-ES"/>
        </w:rPr>
        <w:t xml:space="preserve"> nombradas en español</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23067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23067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23067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23067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23067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r>
            <w:rPr>
              <w:lang w:val="es-ES"/>
            </w:rPr>
            <w:t>Tabla de contenido</w:t>
          </w:r>
        </w:p>
        <w:p w14:paraId="256D1792" w14:textId="0059DDC5" w:rsidR="00AA1444" w:rsidRPr="00AA1444" w:rsidRDefault="00766045" w:rsidP="00230679">
          <w:pPr>
            <w:pStyle w:val="TDC1"/>
            <w:tabs>
              <w:tab w:val="right" w:leader="dot" w:pos="8827"/>
            </w:tabs>
            <w:spacing w:after="0" w:line="360" w:lineRule="auto"/>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AD5558" w:rsidP="00230679">
          <w:pPr>
            <w:pStyle w:val="TDC1"/>
            <w:tabs>
              <w:tab w:val="left" w:pos="1760"/>
              <w:tab w:val="right" w:leader="dot" w:pos="8827"/>
            </w:tabs>
            <w:spacing w:after="0" w:line="360" w:lineRule="auto"/>
            <w:rPr>
              <w:rFonts w:ascii="Arial" w:eastAsiaTheme="minorEastAsia" w:hAnsi="Arial" w:cs="Arial"/>
              <w:noProof/>
            </w:rPr>
          </w:pPr>
          <w:hyperlink w:anchor="_Toc163212746" w:history="1">
            <w:r w:rsidR="00AA1444" w:rsidRPr="00AA1444">
              <w:rPr>
                <w:rStyle w:val="Hipervnculo"/>
                <w:rFonts w:ascii="Arial" w:eastAsia="Times New Roman" w:hAnsi="Arial" w:cs="Arial"/>
                <w:b/>
                <w:noProof/>
                <w:lang w:val="es-ES" w:eastAsia="es-ES"/>
              </w:rPr>
              <w:t>CAPITULO 1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 w:eastAsia="es-ES"/>
              </w:rPr>
              <w:t>MARCO TEÓR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31ABA5B3" w14:textId="5AEA541F"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47" w:history="1">
            <w:r w:rsidR="00AA1444" w:rsidRPr="00AA1444">
              <w:rPr>
                <w:rStyle w:val="Hipervnculo"/>
                <w:rFonts w:ascii="Arial" w:hAnsi="Arial" w:cs="Arial"/>
                <w:noProof/>
                <w14:scene3d>
                  <w14:camera w14:prst="orthographicFront"/>
                  <w14:lightRig w14:rig="threePt" w14:dir="t">
                    <w14:rot w14:lat="0" w14:lon="0" w14:rev="0"/>
                  </w14:lightRig>
                </w14:scene3d>
              </w:rPr>
              <w:t>1.1</w:t>
            </w:r>
            <w:r w:rsidR="00AA1444" w:rsidRPr="00AA1444">
              <w:rPr>
                <w:rFonts w:ascii="Arial" w:eastAsiaTheme="minorEastAsia" w:hAnsi="Arial" w:cs="Arial"/>
                <w:noProof/>
              </w:rPr>
              <w:tab/>
            </w:r>
            <w:r w:rsidR="00AA1444" w:rsidRPr="00AA1444">
              <w:rPr>
                <w:rStyle w:val="Hipervnculo"/>
                <w:rFonts w:ascii="Arial" w:hAnsi="Arial" w:cs="Arial"/>
                <w:noProof/>
              </w:rPr>
              <w:t>Procesamiento del Lenguaje Natural</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100909B" w14:textId="570F39B8"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48" w:history="1">
            <w:r w:rsidR="00AA1444" w:rsidRPr="00AA1444">
              <w:rPr>
                <w:rStyle w:val="Hipervnculo"/>
                <w:rFonts w:ascii="Arial" w:hAnsi="Arial" w:cs="Arial"/>
                <w:noProof/>
                <w14:scene3d>
                  <w14:camera w14:prst="orthographicFront"/>
                  <w14:lightRig w14:rig="threePt" w14:dir="t">
                    <w14:rot w14:lat="0" w14:lon="0" w14:rev="0"/>
                  </w14:lightRig>
                </w14:scene3d>
              </w:rPr>
              <w:t>1.2</w:t>
            </w:r>
            <w:r w:rsidR="00AA1444" w:rsidRPr="00AA1444">
              <w:rPr>
                <w:rFonts w:ascii="Arial" w:eastAsiaTheme="minorEastAsia" w:hAnsi="Arial" w:cs="Arial"/>
                <w:noProof/>
              </w:rPr>
              <w:tab/>
            </w:r>
            <w:r w:rsidR="00AA1444" w:rsidRPr="00AA1444">
              <w:rPr>
                <w:rStyle w:val="Hipervnculo"/>
                <w:rFonts w:ascii="Arial" w:hAnsi="Arial" w:cs="Arial"/>
                <w:noProof/>
              </w:rPr>
              <w:t>Estado del Arte de los marcos de procesamiento del lenguaje natural para la detección de ent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DB85636" w14:textId="2AB48948"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49" w:history="1">
            <w:r w:rsidR="00AA1444" w:rsidRPr="00AA1444">
              <w:rPr>
                <w:rStyle w:val="Hipervnculo"/>
                <w:rFonts w:ascii="Arial" w:hAnsi="Arial" w:cs="Arial"/>
                <w:noProof/>
                <w:lang w:val="es-ES_tradnl"/>
              </w:rPr>
              <w:t>1.2.1</w:t>
            </w:r>
            <w:r w:rsidR="00AA1444" w:rsidRPr="00AA1444">
              <w:rPr>
                <w:rFonts w:ascii="Arial" w:eastAsiaTheme="minorEastAsia" w:hAnsi="Arial" w:cs="Arial"/>
                <w:noProof/>
              </w:rPr>
              <w:tab/>
            </w:r>
            <w:r w:rsidR="00AA1444" w:rsidRPr="00AA1444">
              <w:rPr>
                <w:rStyle w:val="Hipervnculo"/>
                <w:rFonts w:ascii="Arial" w:hAnsi="Arial" w:cs="Arial"/>
                <w:noProof/>
              </w:rPr>
              <w:t>Google NL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13D02F89" w14:textId="75A4620D"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0" w:history="1">
            <w:r w:rsidR="00AA1444" w:rsidRPr="00AA1444">
              <w:rPr>
                <w:rStyle w:val="Hipervnculo"/>
                <w:rFonts w:ascii="Arial" w:hAnsi="Arial" w:cs="Arial"/>
                <w:noProof/>
                <w:lang w:val="es-ES_tradnl"/>
              </w:rPr>
              <w:t>1.2.2</w:t>
            </w:r>
            <w:r w:rsidR="00AA1444" w:rsidRPr="00AA1444">
              <w:rPr>
                <w:rFonts w:ascii="Arial" w:eastAsiaTheme="minorEastAsia" w:hAnsi="Arial" w:cs="Arial"/>
                <w:noProof/>
              </w:rPr>
              <w:tab/>
            </w:r>
            <w:r w:rsidR="00AA1444" w:rsidRPr="00AA1444">
              <w:rPr>
                <w:rStyle w:val="Hipervnculo"/>
                <w:rFonts w:ascii="Arial" w:hAnsi="Arial" w:cs="Arial"/>
                <w:noProof/>
              </w:rPr>
              <w:t>ChatGP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4BC4D0C" w14:textId="69A678D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1" w:history="1">
            <w:r w:rsidR="00AA1444" w:rsidRPr="00AA1444">
              <w:rPr>
                <w:rStyle w:val="Hipervnculo"/>
                <w:rFonts w:ascii="Arial" w:hAnsi="Arial" w:cs="Arial"/>
                <w:noProof/>
                <w:lang w:val="es-ES_tradnl"/>
              </w:rPr>
              <w:t>1.2.3</w:t>
            </w:r>
            <w:r w:rsidR="00AA1444" w:rsidRPr="00AA1444">
              <w:rPr>
                <w:rFonts w:ascii="Arial" w:eastAsiaTheme="minorEastAsia" w:hAnsi="Arial" w:cs="Arial"/>
                <w:noProof/>
              </w:rPr>
              <w:tab/>
            </w:r>
            <w:r w:rsidR="00AA1444" w:rsidRPr="00AA1444">
              <w:rPr>
                <w:rStyle w:val="Hipervnculo"/>
                <w:rFonts w:ascii="Arial" w:hAnsi="Arial" w:cs="Arial"/>
                <w:noProof/>
              </w:rPr>
              <w:t>IBM Watson Discover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6E49AA1" w14:textId="0D04C7C3"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2" w:history="1">
            <w:r w:rsidR="00AA1444" w:rsidRPr="00AA1444">
              <w:rPr>
                <w:rStyle w:val="Hipervnculo"/>
                <w:rFonts w:ascii="Arial" w:hAnsi="Arial" w:cs="Arial"/>
                <w:noProof/>
                <w:lang w:val="es-ES_tradnl"/>
              </w:rPr>
              <w:t>1.2.4</w:t>
            </w:r>
            <w:r w:rsidR="00AA1444" w:rsidRPr="00AA1444">
              <w:rPr>
                <w:rFonts w:ascii="Arial" w:eastAsiaTheme="minorEastAsia" w:hAnsi="Arial" w:cs="Arial"/>
                <w:noProof/>
              </w:rPr>
              <w:tab/>
            </w:r>
            <w:r w:rsidR="00AA1444" w:rsidRPr="00AA1444">
              <w:rPr>
                <w:rStyle w:val="Hipervnculo"/>
                <w:rFonts w:ascii="Arial" w:hAnsi="Arial" w:cs="Arial"/>
                <w:noProof/>
              </w:rPr>
              <w:t>Amazon Comprehen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7B0CE116" w14:textId="2EEEE9F0"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3" w:history="1">
            <w:r w:rsidR="00AA1444" w:rsidRPr="00AA1444">
              <w:rPr>
                <w:rStyle w:val="Hipervnculo"/>
                <w:rFonts w:ascii="Arial" w:hAnsi="Arial" w:cs="Arial"/>
                <w:noProof/>
                <w:lang w:val="es-ES_tradnl"/>
              </w:rPr>
              <w:t>1.2.5</w:t>
            </w:r>
            <w:r w:rsidR="00AA1444" w:rsidRPr="00AA1444">
              <w:rPr>
                <w:rFonts w:ascii="Arial" w:eastAsiaTheme="minorEastAsia" w:hAnsi="Arial" w:cs="Arial"/>
                <w:noProof/>
              </w:rPr>
              <w:tab/>
            </w:r>
            <w:r w:rsidR="00AA1444" w:rsidRPr="00AA1444">
              <w:rPr>
                <w:rStyle w:val="Hipervnculo"/>
                <w:rFonts w:ascii="Arial" w:hAnsi="Arial" w:cs="Arial"/>
                <w:noProof/>
              </w:rPr>
              <w:t>Dandeli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3823F796" w14:textId="7270BCB7"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54" w:history="1">
            <w:r w:rsidR="00AA1444" w:rsidRPr="00AA1444">
              <w:rPr>
                <w:rStyle w:val="Hipervnculo"/>
                <w:rFonts w:ascii="Arial" w:hAnsi="Arial" w:cs="Arial"/>
                <w:noProof/>
                <w14:scene3d>
                  <w14:camera w14:prst="orthographicFront"/>
                  <w14:lightRig w14:rig="threePt" w14:dir="t">
                    <w14:rot w14:lat="0" w14:lon="0" w14:rev="0"/>
                  </w14:lightRig>
                </w14:scene3d>
              </w:rPr>
              <w:t>1.3</w:t>
            </w:r>
            <w:r w:rsidR="00AA1444" w:rsidRPr="00AA1444">
              <w:rPr>
                <w:rFonts w:ascii="Arial" w:eastAsiaTheme="minorEastAsia" w:hAnsi="Arial" w:cs="Arial"/>
                <w:noProof/>
              </w:rPr>
              <w:tab/>
            </w:r>
            <w:r w:rsidR="00AA1444" w:rsidRPr="00AA1444">
              <w:rPr>
                <w:rStyle w:val="Hipervnculo"/>
                <w:rFonts w:ascii="Arial" w:hAnsi="Arial" w:cs="Arial"/>
                <w:noProof/>
              </w:rPr>
              <w:t>Herramientas, Lenguaje de programación y Tecnologí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56DE133A" w14:textId="7D4F3945"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5" w:history="1">
            <w:r w:rsidR="00AA1444" w:rsidRPr="00AA1444">
              <w:rPr>
                <w:rStyle w:val="Hipervnculo"/>
                <w:rFonts w:ascii="Arial" w:hAnsi="Arial" w:cs="Arial"/>
                <w:noProof/>
                <w:lang w:val="es-ES_tradnl"/>
              </w:rPr>
              <w:t>1.3.1</w:t>
            </w:r>
            <w:r w:rsidR="00AA1444" w:rsidRPr="00AA1444">
              <w:rPr>
                <w:rFonts w:ascii="Arial" w:eastAsiaTheme="minorEastAsia" w:hAnsi="Arial" w:cs="Arial"/>
                <w:noProof/>
              </w:rPr>
              <w:tab/>
            </w:r>
            <w:r w:rsidR="00AA1444" w:rsidRPr="00AA1444">
              <w:rPr>
                <w:rStyle w:val="Hipervnculo"/>
                <w:rFonts w:ascii="Arial" w:hAnsi="Arial" w:cs="Arial"/>
                <w:noProof/>
              </w:rPr>
              <w:t>Pyth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20947AD4" w14:textId="78ECCC2D"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6" w:history="1">
            <w:r w:rsidR="00AA1444" w:rsidRPr="00AA1444">
              <w:rPr>
                <w:rStyle w:val="Hipervnculo"/>
                <w:rFonts w:ascii="Arial" w:hAnsi="Arial" w:cs="Arial"/>
                <w:noProof/>
                <w:lang w:val="es-ES_tradnl"/>
              </w:rPr>
              <w:t>1.3.2</w:t>
            </w:r>
            <w:r w:rsidR="00AA1444" w:rsidRPr="00AA1444">
              <w:rPr>
                <w:rFonts w:ascii="Arial" w:eastAsiaTheme="minorEastAsia" w:hAnsi="Arial" w:cs="Arial"/>
                <w:noProof/>
              </w:rPr>
              <w:tab/>
            </w:r>
            <w:r w:rsidR="00AA1444" w:rsidRPr="00AA1444">
              <w:rPr>
                <w:rStyle w:val="Hipervnculo"/>
                <w:rFonts w:ascii="Arial" w:hAnsi="Arial" w:cs="Arial"/>
                <w:noProof/>
              </w:rPr>
              <w:t>Visual Studio Cod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9</w:t>
            </w:r>
            <w:r w:rsidR="00AA1444" w:rsidRPr="00AA1444">
              <w:rPr>
                <w:rFonts w:ascii="Arial" w:hAnsi="Arial" w:cs="Arial"/>
                <w:noProof/>
                <w:webHidden/>
              </w:rPr>
              <w:fldChar w:fldCharType="end"/>
            </w:r>
          </w:hyperlink>
        </w:p>
        <w:p w14:paraId="7B38D9EC" w14:textId="444BFC1B"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7" w:history="1">
            <w:r w:rsidR="00AA1444" w:rsidRPr="00AA1444">
              <w:rPr>
                <w:rStyle w:val="Hipervnculo"/>
                <w:rFonts w:ascii="Arial" w:hAnsi="Arial" w:cs="Arial"/>
                <w:noProof/>
                <w:lang w:val="es-ES_tradnl"/>
              </w:rPr>
              <w:t>1.3.3</w:t>
            </w:r>
            <w:r w:rsidR="00AA1444" w:rsidRPr="00AA1444">
              <w:rPr>
                <w:rFonts w:ascii="Arial" w:eastAsiaTheme="minorEastAsia" w:hAnsi="Arial" w:cs="Arial"/>
                <w:noProof/>
              </w:rPr>
              <w:tab/>
            </w:r>
            <w:r w:rsidR="00AA1444" w:rsidRPr="00AA1444">
              <w:rPr>
                <w:rStyle w:val="Hipervnculo"/>
                <w:rFonts w:ascii="Arial" w:hAnsi="Arial" w:cs="Arial"/>
                <w:noProof/>
              </w:rPr>
              <w:t>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0</w:t>
            </w:r>
            <w:r w:rsidR="00AA1444" w:rsidRPr="00AA1444">
              <w:rPr>
                <w:rFonts w:ascii="Arial" w:hAnsi="Arial" w:cs="Arial"/>
                <w:noProof/>
                <w:webHidden/>
              </w:rPr>
              <w:fldChar w:fldCharType="end"/>
            </w:r>
          </w:hyperlink>
        </w:p>
        <w:p w14:paraId="4F0D3ACE" w14:textId="3C37F9A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8" w:history="1">
            <w:r w:rsidR="00AA1444" w:rsidRPr="00AA1444">
              <w:rPr>
                <w:rStyle w:val="Hipervnculo"/>
                <w:rFonts w:ascii="Arial" w:hAnsi="Arial" w:cs="Arial"/>
                <w:noProof/>
                <w:lang w:val="es-ES_tradnl"/>
              </w:rPr>
              <w:t>1.3.4</w:t>
            </w:r>
            <w:r w:rsidR="00AA1444" w:rsidRPr="00AA1444">
              <w:rPr>
                <w:rFonts w:ascii="Arial" w:eastAsiaTheme="minorEastAsia" w:hAnsi="Arial" w:cs="Arial"/>
                <w:noProof/>
              </w:rPr>
              <w:tab/>
            </w:r>
            <w:r w:rsidR="00AA1444" w:rsidRPr="00AA1444">
              <w:rPr>
                <w:rStyle w:val="Hipervnculo"/>
                <w:rFonts w:ascii="Arial" w:hAnsi="Arial" w:cs="Arial"/>
                <w:noProof/>
              </w:rPr>
              <w:t>Gi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4995C548" w14:textId="7006F86F"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59" w:history="1">
            <w:r w:rsidR="00AA1444" w:rsidRPr="00AA1444">
              <w:rPr>
                <w:rStyle w:val="Hipervnculo"/>
                <w:rFonts w:ascii="Arial" w:hAnsi="Arial" w:cs="Arial"/>
                <w:noProof/>
                <w:lang w:val="es-ES_tradnl"/>
              </w:rPr>
              <w:t>1.3.5</w:t>
            </w:r>
            <w:r w:rsidR="00AA1444" w:rsidRPr="00AA1444">
              <w:rPr>
                <w:rFonts w:ascii="Arial" w:eastAsiaTheme="minorEastAsia" w:hAnsi="Arial" w:cs="Arial"/>
                <w:noProof/>
              </w:rPr>
              <w:tab/>
            </w:r>
            <w:r w:rsidR="00AA1444" w:rsidRPr="00AA1444">
              <w:rPr>
                <w:rStyle w:val="Hipervnculo"/>
                <w:rFonts w:ascii="Arial" w:hAnsi="Arial" w:cs="Arial"/>
                <w:noProof/>
              </w:rPr>
              <w:t>Modelos para el reconocimiento de entidades nombrad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11BE29D6" w14:textId="3C03B503"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60" w:history="1">
            <w:r w:rsidR="00AA1444" w:rsidRPr="00AA1444">
              <w:rPr>
                <w:rStyle w:val="Hipervnculo"/>
                <w:rFonts w:ascii="Arial" w:hAnsi="Arial" w:cs="Arial"/>
                <w:noProof/>
                <w:lang w:val="es-ES_tradnl"/>
              </w:rPr>
              <w:t>1.3.6</w:t>
            </w:r>
            <w:r w:rsidR="00AA1444" w:rsidRPr="00AA1444">
              <w:rPr>
                <w:rFonts w:ascii="Arial" w:eastAsiaTheme="minorEastAsia" w:hAnsi="Arial" w:cs="Arial"/>
                <w:noProof/>
              </w:rPr>
              <w:tab/>
            </w:r>
            <w:r w:rsidR="00AA1444" w:rsidRPr="00AA1444">
              <w:rPr>
                <w:rStyle w:val="Hipervnculo"/>
                <w:rFonts w:ascii="Arial" w:hAnsi="Arial" w:cs="Arial"/>
                <w:noProof/>
              </w:rPr>
              <w:t>Modelos generadores de or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3</w:t>
            </w:r>
            <w:r w:rsidR="00AA1444" w:rsidRPr="00AA1444">
              <w:rPr>
                <w:rFonts w:ascii="Arial" w:hAnsi="Arial" w:cs="Arial"/>
                <w:noProof/>
                <w:webHidden/>
              </w:rPr>
              <w:fldChar w:fldCharType="end"/>
            </w:r>
          </w:hyperlink>
        </w:p>
        <w:p w14:paraId="47579F94" w14:textId="65521EA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61" w:history="1">
            <w:r w:rsidR="00AA1444" w:rsidRPr="00AA1444">
              <w:rPr>
                <w:rStyle w:val="Hipervnculo"/>
                <w:rFonts w:ascii="Arial" w:hAnsi="Arial" w:cs="Arial"/>
                <w:noProof/>
                <w:lang w:val="es-ES_tradnl"/>
              </w:rPr>
              <w:t>1.3.7</w:t>
            </w:r>
            <w:r w:rsidR="00AA1444" w:rsidRPr="00AA1444">
              <w:rPr>
                <w:rFonts w:ascii="Arial" w:eastAsiaTheme="minorEastAsia" w:hAnsi="Arial" w:cs="Arial"/>
                <w:noProof/>
              </w:rPr>
              <w:tab/>
            </w:r>
            <w:r w:rsidR="00AA1444" w:rsidRPr="00AA1444">
              <w:rPr>
                <w:rStyle w:val="Hipervnculo"/>
                <w:rFonts w:ascii="Arial" w:hAnsi="Arial" w:cs="Arial"/>
                <w:noProof/>
              </w:rPr>
              <w:t>Reac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4</w:t>
            </w:r>
            <w:r w:rsidR="00AA1444" w:rsidRPr="00AA1444">
              <w:rPr>
                <w:rFonts w:ascii="Arial" w:hAnsi="Arial" w:cs="Arial"/>
                <w:noProof/>
                <w:webHidden/>
              </w:rPr>
              <w:fldChar w:fldCharType="end"/>
            </w:r>
          </w:hyperlink>
        </w:p>
        <w:p w14:paraId="0791CA62" w14:textId="4CD4C74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62" w:history="1">
            <w:r w:rsidR="00AA1444" w:rsidRPr="00AA1444">
              <w:rPr>
                <w:rStyle w:val="Hipervnculo"/>
                <w:rFonts w:ascii="Arial" w:hAnsi="Arial" w:cs="Arial"/>
                <w:noProof/>
                <w:lang w:val="es-ES_tradnl"/>
              </w:rPr>
              <w:t>1.3.8</w:t>
            </w:r>
            <w:r w:rsidR="00AA1444" w:rsidRPr="00AA1444">
              <w:rPr>
                <w:rFonts w:ascii="Arial" w:eastAsiaTheme="minorEastAsia" w:hAnsi="Arial" w:cs="Arial"/>
                <w:noProof/>
              </w:rPr>
              <w:tab/>
            </w:r>
            <w:r w:rsidR="00AA1444" w:rsidRPr="00AA1444">
              <w:rPr>
                <w:rStyle w:val="Hipervnculo"/>
                <w:rFonts w:ascii="Arial" w:hAnsi="Arial" w:cs="Arial"/>
                <w:noProof/>
              </w:rPr>
              <w:t>FastAPI</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7F0DCE5D" w14:textId="236B4B38"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63" w:history="1">
            <w:r w:rsidR="00AA1444" w:rsidRPr="00AA1444">
              <w:rPr>
                <w:rStyle w:val="Hipervnculo"/>
                <w:rFonts w:ascii="Arial" w:hAnsi="Arial" w:cs="Arial"/>
                <w:noProof/>
                <w:lang w:val="es-ES_tradnl"/>
              </w:rPr>
              <w:t>1.3.9</w:t>
            </w:r>
            <w:r w:rsidR="00AA1444" w:rsidRPr="00AA1444">
              <w:rPr>
                <w:rFonts w:ascii="Arial" w:eastAsiaTheme="minorEastAsia" w:hAnsi="Arial" w:cs="Arial"/>
                <w:noProof/>
              </w:rPr>
              <w:tab/>
            </w:r>
            <w:r w:rsidR="00AA1444" w:rsidRPr="00AA1444">
              <w:rPr>
                <w:rStyle w:val="Hipervnculo"/>
                <w:rFonts w:ascii="Arial" w:hAnsi="Arial" w:cs="Arial"/>
                <w:noProof/>
              </w:rPr>
              <w:t>X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4FB2D1E7" w14:textId="41DC1117"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64" w:history="1">
            <w:r w:rsidR="00AA1444" w:rsidRPr="00AA1444">
              <w:rPr>
                <w:rStyle w:val="Hipervnculo"/>
                <w:rFonts w:ascii="Arial" w:hAnsi="Arial" w:cs="Arial"/>
                <w:noProof/>
                <w14:scene3d>
                  <w14:camera w14:prst="orthographicFront"/>
                  <w14:lightRig w14:rig="threePt" w14:dir="t">
                    <w14:rot w14:lat="0" w14:lon="0" w14:rev="0"/>
                  </w14:lightRig>
                </w14:scene3d>
              </w:rPr>
              <w:t>1.4</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7</w:t>
            </w:r>
            <w:r w:rsidR="00AA1444" w:rsidRPr="00AA1444">
              <w:rPr>
                <w:rFonts w:ascii="Arial" w:hAnsi="Arial" w:cs="Arial"/>
                <w:noProof/>
                <w:webHidden/>
              </w:rPr>
              <w:fldChar w:fldCharType="end"/>
            </w:r>
          </w:hyperlink>
        </w:p>
        <w:p w14:paraId="1A2B582C" w14:textId="60350886" w:rsidR="00AA1444" w:rsidRPr="00AA1444" w:rsidRDefault="00AD5558" w:rsidP="00230679">
          <w:pPr>
            <w:pStyle w:val="TDC1"/>
            <w:tabs>
              <w:tab w:val="left" w:pos="1760"/>
              <w:tab w:val="right" w:leader="dot" w:pos="8827"/>
            </w:tabs>
            <w:spacing w:after="0" w:line="360" w:lineRule="auto"/>
            <w:rPr>
              <w:rFonts w:ascii="Arial" w:eastAsiaTheme="minorEastAsia" w:hAnsi="Arial" w:cs="Arial"/>
              <w:noProof/>
            </w:rPr>
          </w:pPr>
          <w:hyperlink w:anchor="_Toc163212765" w:history="1">
            <w:r w:rsidR="00AA1444" w:rsidRPr="00AA1444">
              <w:rPr>
                <w:rStyle w:val="Hipervnculo"/>
                <w:rFonts w:ascii="Arial" w:eastAsia="Times New Roman" w:hAnsi="Arial" w:cs="Arial"/>
                <w:b/>
                <w:noProof/>
                <w:kern w:val="32"/>
                <w:lang w:val="es-ES" w:eastAsia="es-ES"/>
              </w:rPr>
              <w:t>CAPITULO 2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kern w:val="32"/>
                <w:lang w:val="es-ES" w:eastAsia="es-ES"/>
              </w:rPr>
              <w:t>ORGANIZACIÓN Y DISE</w:t>
            </w:r>
            <w:r w:rsidR="00AA1444" w:rsidRPr="00AA1444">
              <w:rPr>
                <w:rStyle w:val="Hipervnculo"/>
                <w:rFonts w:ascii="Arial" w:eastAsia="Times New Roman" w:hAnsi="Arial" w:cs="Arial"/>
                <w:b/>
                <w:noProof/>
                <w:kern w:val="32"/>
                <w:lang w:val="es-US" w:eastAsia="es-ES"/>
              </w:rPr>
              <w:t>Ñ</w:t>
            </w:r>
            <w:r w:rsidR="00AA1444" w:rsidRPr="00AA1444">
              <w:rPr>
                <w:rStyle w:val="Hipervnculo"/>
                <w:rFonts w:ascii="Arial" w:eastAsia="Times New Roman" w:hAnsi="Arial" w:cs="Arial"/>
                <w:b/>
                <w:noProof/>
                <w:kern w:val="32"/>
                <w:lang w:val="es-ES" w:eastAsia="es-ES"/>
              </w:rPr>
              <w: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BE24DE1" w14:textId="05656C1E"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66" w:history="1">
            <w:r w:rsidR="00AA1444" w:rsidRPr="00AA1444">
              <w:rPr>
                <w:rStyle w:val="Hipervnculo"/>
                <w:rFonts w:ascii="Arial" w:hAnsi="Arial" w:cs="Arial"/>
                <w:noProof/>
                <w14:scene3d>
                  <w14:camera w14:prst="orthographicFront"/>
                  <w14:lightRig w14:rig="threePt" w14:dir="t">
                    <w14:rot w14:lat="0" w14:lon="0" w14:rev="0"/>
                  </w14:lightRig>
                </w14:scene3d>
              </w:rPr>
              <w:t>2.1</w:t>
            </w:r>
            <w:r w:rsidR="00AA1444" w:rsidRPr="00AA1444">
              <w:rPr>
                <w:rFonts w:ascii="Arial" w:eastAsiaTheme="minorEastAsia" w:hAnsi="Arial" w:cs="Arial"/>
                <w:noProof/>
              </w:rPr>
              <w:tab/>
            </w:r>
            <w:r w:rsidR="00AA1444" w:rsidRPr="00AA1444">
              <w:rPr>
                <w:rStyle w:val="Hipervnculo"/>
                <w:rFonts w:ascii="Arial" w:hAnsi="Arial" w:cs="Arial"/>
                <w:noProof/>
              </w:rPr>
              <w:t>Propuesta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3D26591" w14:textId="2F7AC10D"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67" w:history="1">
            <w:r w:rsidR="00AA1444" w:rsidRPr="00AA1444">
              <w:rPr>
                <w:rStyle w:val="Hipervnculo"/>
                <w:rFonts w:ascii="Arial" w:hAnsi="Arial" w:cs="Arial"/>
                <w:noProof/>
                <w14:scene3d>
                  <w14:camera w14:prst="orthographicFront"/>
                  <w14:lightRig w14:rig="threePt" w14:dir="t">
                    <w14:rot w14:lat="0" w14:lon="0" w14:rev="0"/>
                  </w14:lightRig>
                </w14:scene3d>
              </w:rPr>
              <w:t>2.2</w:t>
            </w:r>
            <w:r w:rsidR="00AA1444" w:rsidRPr="00AA1444">
              <w:rPr>
                <w:rFonts w:ascii="Arial" w:eastAsiaTheme="minorEastAsia" w:hAnsi="Arial" w:cs="Arial"/>
                <w:noProof/>
              </w:rPr>
              <w:tab/>
            </w:r>
            <w:r w:rsidR="00AA1444" w:rsidRPr="00AA1444">
              <w:rPr>
                <w:rStyle w:val="Hipervnculo"/>
                <w:rFonts w:ascii="Arial" w:hAnsi="Arial" w:cs="Arial"/>
                <w:noProof/>
              </w:rPr>
              <w:t>Arquitectura del sistema cre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398F2153" w14:textId="057B82BD"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68" w:history="1">
            <w:r w:rsidR="00AA1444" w:rsidRPr="00AA1444">
              <w:rPr>
                <w:rStyle w:val="Hipervnculo"/>
                <w:rFonts w:ascii="Arial" w:hAnsi="Arial" w:cs="Arial"/>
                <w:noProof/>
                <w14:scene3d>
                  <w14:camera w14:prst="orthographicFront"/>
                  <w14:lightRig w14:rig="threePt" w14:dir="t">
                    <w14:rot w14:lat="0" w14:lon="0" w14:rev="0"/>
                  </w14:lightRig>
                </w14:scene3d>
              </w:rPr>
              <w:t>2.3</w:t>
            </w:r>
            <w:r w:rsidR="00AA1444" w:rsidRPr="00AA1444">
              <w:rPr>
                <w:rFonts w:ascii="Arial" w:eastAsiaTheme="minorEastAsia" w:hAnsi="Arial" w:cs="Arial"/>
                <w:noProof/>
              </w:rPr>
              <w:tab/>
            </w:r>
            <w:r w:rsidR="00AA1444" w:rsidRPr="00AA1444">
              <w:rPr>
                <w:rStyle w:val="Hipervnculo"/>
                <w:rFonts w:ascii="Arial" w:hAnsi="Arial" w:cs="Arial"/>
                <w:noProof/>
              </w:rPr>
              <w:t>Requisitos Funcional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42FE4917" w14:textId="56A98B22"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69" w:history="1">
            <w:r w:rsidR="00AA1444" w:rsidRPr="00AA1444">
              <w:rPr>
                <w:rStyle w:val="Hipervnculo"/>
                <w:rFonts w:ascii="Arial" w:hAnsi="Arial" w:cs="Arial"/>
                <w:noProof/>
                <w:lang w:val="es-ES_tradnl"/>
              </w:rPr>
              <w:t>2.3.1</w:t>
            </w:r>
            <w:r w:rsidR="00AA1444" w:rsidRPr="00AA1444">
              <w:rPr>
                <w:rFonts w:ascii="Arial" w:eastAsiaTheme="minorEastAsia" w:hAnsi="Arial" w:cs="Arial"/>
                <w:noProof/>
              </w:rPr>
              <w:tab/>
            </w:r>
            <w:r w:rsidR="00AA1444" w:rsidRPr="00AA1444">
              <w:rPr>
                <w:rStyle w:val="Hipervnculo"/>
                <w:rFonts w:ascii="Arial" w:hAnsi="Arial" w:cs="Arial"/>
                <w:noProof/>
              </w:rPr>
              <w:t>Requistos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3046CC53" w14:textId="2C9A7BA8"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70" w:history="1">
            <w:r w:rsidR="00AA1444" w:rsidRPr="00AA1444">
              <w:rPr>
                <w:rStyle w:val="Hipervnculo"/>
                <w:rFonts w:ascii="Arial" w:hAnsi="Arial" w:cs="Arial"/>
                <w:noProof/>
                <w14:scene3d>
                  <w14:camera w14:prst="orthographicFront"/>
                  <w14:lightRig w14:rig="threePt" w14:dir="t">
                    <w14:rot w14:lat="0" w14:lon="0" w14:rev="0"/>
                  </w14:lightRig>
                </w14:scene3d>
              </w:rPr>
              <w:t>2.4</w:t>
            </w:r>
            <w:r w:rsidR="00AA1444" w:rsidRPr="00AA1444">
              <w:rPr>
                <w:rFonts w:ascii="Arial" w:eastAsiaTheme="minorEastAsia" w:hAnsi="Arial" w:cs="Arial"/>
                <w:noProof/>
              </w:rPr>
              <w:tab/>
            </w:r>
            <w:r w:rsidR="00AA1444" w:rsidRPr="00AA1444">
              <w:rPr>
                <w:rStyle w:val="Hipervnculo"/>
                <w:rFonts w:ascii="Arial" w:hAnsi="Arial" w:cs="Arial"/>
                <w:noProof/>
              </w:rPr>
              <w:t>Requisitos no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2719653E" w14:textId="5674522D"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71" w:history="1">
            <w:r w:rsidR="00AA1444" w:rsidRPr="00AA1444">
              <w:rPr>
                <w:rStyle w:val="Hipervnculo"/>
                <w:rFonts w:ascii="Arial" w:hAnsi="Arial" w:cs="Arial"/>
                <w:noProof/>
                <w:lang w:val="es-ES_tradnl"/>
              </w:rPr>
              <w:t>2.4.1</w:t>
            </w:r>
            <w:r w:rsidR="00AA1444" w:rsidRPr="00AA1444">
              <w:rPr>
                <w:rFonts w:ascii="Arial" w:eastAsiaTheme="minorEastAsia" w:hAnsi="Arial" w:cs="Arial"/>
                <w:noProof/>
              </w:rPr>
              <w:tab/>
            </w:r>
            <w:r w:rsidR="00AA1444" w:rsidRPr="00AA1444">
              <w:rPr>
                <w:rStyle w:val="Hipervnculo"/>
                <w:rFonts w:ascii="Arial" w:hAnsi="Arial" w:cs="Arial"/>
                <w:noProof/>
              </w:rPr>
              <w:t>Requisitos de Soft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144DD43E" w14:textId="1B1F09B0"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72" w:history="1">
            <w:r w:rsidR="00AA1444" w:rsidRPr="00AA1444">
              <w:rPr>
                <w:rStyle w:val="Hipervnculo"/>
                <w:rFonts w:ascii="Arial" w:hAnsi="Arial" w:cs="Arial"/>
                <w:noProof/>
                <w:lang w:val="es-ES_tradnl"/>
              </w:rPr>
              <w:t>2.4.2</w:t>
            </w:r>
            <w:r w:rsidR="00AA1444" w:rsidRPr="00AA1444">
              <w:rPr>
                <w:rFonts w:ascii="Arial" w:eastAsiaTheme="minorEastAsia" w:hAnsi="Arial" w:cs="Arial"/>
                <w:noProof/>
              </w:rPr>
              <w:tab/>
            </w:r>
            <w:r w:rsidR="00AA1444" w:rsidRPr="00AA1444">
              <w:rPr>
                <w:rStyle w:val="Hipervnculo"/>
                <w:rFonts w:ascii="Arial" w:hAnsi="Arial" w:cs="Arial"/>
                <w:noProof/>
              </w:rPr>
              <w:t>Requisitos de Hard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08D40467" w14:textId="7A5F8531"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73" w:history="1">
            <w:r w:rsidR="00AA1444" w:rsidRPr="00AA1444">
              <w:rPr>
                <w:rStyle w:val="Hipervnculo"/>
                <w:rFonts w:ascii="Arial" w:hAnsi="Arial" w:cs="Arial"/>
                <w:noProof/>
                <w14:scene3d>
                  <w14:camera w14:prst="orthographicFront"/>
                  <w14:lightRig w14:rig="threePt" w14:dir="t">
                    <w14:rot w14:lat="0" w14:lon="0" w14:rev="0"/>
                  </w14:lightRig>
                </w14:scene3d>
              </w:rPr>
              <w:t>2.5</w:t>
            </w:r>
            <w:r w:rsidR="00AA1444" w:rsidRPr="00AA1444">
              <w:rPr>
                <w:rFonts w:ascii="Arial" w:eastAsiaTheme="minorEastAsia" w:hAnsi="Arial" w:cs="Arial"/>
                <w:noProof/>
              </w:rPr>
              <w:tab/>
            </w:r>
            <w:r w:rsidR="00AA1444" w:rsidRPr="00AA1444">
              <w:rPr>
                <w:rStyle w:val="Hipervnculo"/>
                <w:rFonts w:ascii="Arial" w:hAnsi="Arial" w:cs="Arial"/>
                <w:noProof/>
              </w:rPr>
              <w:t>Historias Técn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48B98789" w14:textId="1FA76969"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74" w:history="1">
            <w:r w:rsidR="00AA1444" w:rsidRPr="00AA1444">
              <w:rPr>
                <w:rStyle w:val="Hipervnculo"/>
                <w:rFonts w:ascii="Arial" w:hAnsi="Arial" w:cs="Arial"/>
                <w:noProof/>
                <w:lang w:val="es-ES_tradnl"/>
              </w:rPr>
              <w:t>2.5.1</w:t>
            </w:r>
            <w:r w:rsidR="00AA1444" w:rsidRPr="00AA1444">
              <w:rPr>
                <w:rFonts w:ascii="Arial" w:eastAsiaTheme="minorEastAsia" w:hAnsi="Arial" w:cs="Arial"/>
                <w:noProof/>
              </w:rPr>
              <w:tab/>
            </w:r>
            <w:r w:rsidR="00AA1444" w:rsidRPr="00AA1444">
              <w:rPr>
                <w:rStyle w:val="Hipervnculo"/>
                <w:rFonts w:ascii="Arial" w:hAnsi="Arial" w:cs="Arial"/>
                <w:noProof/>
              </w:rPr>
              <w:t>Us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10915B61" w14:textId="507B349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75" w:history="1">
            <w:r w:rsidR="00AA1444" w:rsidRPr="00AA1444">
              <w:rPr>
                <w:rStyle w:val="Hipervnculo"/>
                <w:rFonts w:ascii="Arial" w:hAnsi="Arial" w:cs="Arial"/>
                <w:noProof/>
                <w:lang w:val="es-ES_tradnl"/>
              </w:rPr>
              <w:t>2.5.2</w:t>
            </w:r>
            <w:r w:rsidR="00AA1444" w:rsidRPr="00AA1444">
              <w:rPr>
                <w:rFonts w:ascii="Arial" w:eastAsiaTheme="minorEastAsia" w:hAnsi="Arial" w:cs="Arial"/>
                <w:noProof/>
              </w:rPr>
              <w:tab/>
            </w:r>
            <w:r w:rsidR="00AA1444" w:rsidRPr="00AA1444">
              <w:rPr>
                <w:rStyle w:val="Hipervnculo"/>
                <w:rFonts w:ascii="Arial" w:hAnsi="Arial" w:cs="Arial"/>
                <w:noProof/>
              </w:rPr>
              <w:t>Confi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36B4C17" w14:textId="0A0BF142"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76" w:history="1">
            <w:r w:rsidR="00AA1444" w:rsidRPr="00AA1444">
              <w:rPr>
                <w:rStyle w:val="Hipervnculo"/>
                <w:rFonts w:ascii="Arial" w:hAnsi="Arial" w:cs="Arial"/>
                <w:noProof/>
                <w:lang w:val="es-ES_tradnl"/>
              </w:rPr>
              <w:t>2.5.3</w:t>
            </w:r>
            <w:r w:rsidR="00AA1444" w:rsidRPr="00AA1444">
              <w:rPr>
                <w:rFonts w:ascii="Arial" w:eastAsiaTheme="minorEastAsia" w:hAnsi="Arial" w:cs="Arial"/>
                <w:noProof/>
              </w:rPr>
              <w:tab/>
            </w:r>
            <w:r w:rsidR="00AA1444" w:rsidRPr="00AA1444">
              <w:rPr>
                <w:rStyle w:val="Hipervnculo"/>
                <w:rFonts w:ascii="Arial" w:hAnsi="Arial" w:cs="Arial"/>
                <w:noProof/>
              </w:rPr>
              <w:t>Segur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652DC82" w14:textId="4A816C23"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77" w:history="1">
            <w:r w:rsidR="00AA1444" w:rsidRPr="00AA1444">
              <w:rPr>
                <w:rStyle w:val="Hipervnculo"/>
                <w:rFonts w:ascii="Arial" w:hAnsi="Arial" w:cs="Arial"/>
                <w:noProof/>
                <w14:scene3d>
                  <w14:camera w14:prst="orthographicFront"/>
                  <w14:lightRig w14:rig="threePt" w14:dir="t">
                    <w14:rot w14:lat="0" w14:lon="0" w14:rev="0"/>
                  </w14:lightRig>
                </w14:scene3d>
              </w:rPr>
              <w:t>2.6</w:t>
            </w:r>
            <w:r w:rsidR="00AA1444" w:rsidRPr="00AA1444">
              <w:rPr>
                <w:rFonts w:ascii="Arial" w:eastAsiaTheme="minorEastAsia" w:hAnsi="Arial" w:cs="Arial"/>
                <w:noProof/>
              </w:rPr>
              <w:tab/>
            </w:r>
            <w:r w:rsidR="00AA1444" w:rsidRPr="00AA1444">
              <w:rPr>
                <w:rStyle w:val="Hipervnculo"/>
                <w:rFonts w:ascii="Arial" w:hAnsi="Arial" w:cs="Arial"/>
                <w:noProof/>
              </w:rPr>
              <w:t>Modelo Entidad Rela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23E22C03" w14:textId="1A1071A4"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78" w:history="1">
            <w:r w:rsidR="00AA1444" w:rsidRPr="00AA1444">
              <w:rPr>
                <w:rStyle w:val="Hipervnculo"/>
                <w:rFonts w:ascii="Arial" w:hAnsi="Arial" w:cs="Arial"/>
                <w:noProof/>
                <w14:scene3d>
                  <w14:camera w14:prst="orthographicFront"/>
                  <w14:lightRig w14:rig="threePt" w14:dir="t">
                    <w14:rot w14:lat="0" w14:lon="0" w14:rev="0"/>
                  </w14:lightRig>
                </w14:scene3d>
              </w:rPr>
              <w:t>2.7</w:t>
            </w:r>
            <w:r w:rsidR="00AA1444" w:rsidRPr="00AA1444">
              <w:rPr>
                <w:rFonts w:ascii="Arial" w:eastAsiaTheme="minorEastAsia" w:hAnsi="Arial" w:cs="Arial"/>
                <w:noProof/>
              </w:rPr>
              <w:tab/>
            </w:r>
            <w:r w:rsidR="00AA1444" w:rsidRPr="00AA1444">
              <w:rPr>
                <w:rStyle w:val="Hipervnculo"/>
                <w:rFonts w:ascii="Arial" w:hAnsi="Arial" w:cs="Arial"/>
                <w:noProof/>
              </w:rPr>
              <w:t>Historias de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3</w:t>
            </w:r>
            <w:r w:rsidR="00AA1444" w:rsidRPr="00AA1444">
              <w:rPr>
                <w:rFonts w:ascii="Arial" w:hAnsi="Arial" w:cs="Arial"/>
                <w:noProof/>
                <w:webHidden/>
              </w:rPr>
              <w:fldChar w:fldCharType="end"/>
            </w:r>
          </w:hyperlink>
        </w:p>
        <w:p w14:paraId="36BF3F30" w14:textId="62B98FE1"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79" w:history="1">
            <w:r w:rsidR="00AA1444" w:rsidRPr="00AA1444">
              <w:rPr>
                <w:rStyle w:val="Hipervnculo"/>
                <w:rFonts w:ascii="Arial" w:hAnsi="Arial" w:cs="Arial"/>
                <w:noProof/>
                <w14:scene3d>
                  <w14:camera w14:prst="orthographicFront"/>
                  <w14:lightRig w14:rig="threePt" w14:dir="t">
                    <w14:rot w14:lat="0" w14:lon="0" w14:rev="0"/>
                  </w14:lightRig>
                </w14:scene3d>
              </w:rPr>
              <w:t>2.8</w:t>
            </w:r>
            <w:r w:rsidR="00AA1444" w:rsidRPr="00AA1444">
              <w:rPr>
                <w:rFonts w:ascii="Arial" w:eastAsiaTheme="minorEastAsia" w:hAnsi="Arial" w:cs="Arial"/>
                <w:noProof/>
              </w:rPr>
              <w:tab/>
            </w:r>
            <w:r w:rsidR="00AA1444" w:rsidRPr="00AA1444">
              <w:rPr>
                <w:rStyle w:val="Hipervnculo"/>
                <w:rFonts w:ascii="Arial" w:hAnsi="Arial" w:cs="Arial"/>
                <w:noProof/>
              </w:rPr>
              <w:t>Usuario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61E7F4F2" w14:textId="18865D90"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0" w:history="1">
            <w:r w:rsidR="00AA1444" w:rsidRPr="00AA1444">
              <w:rPr>
                <w:rStyle w:val="Hipervnculo"/>
                <w:rFonts w:ascii="Arial" w:hAnsi="Arial" w:cs="Arial"/>
                <w:noProof/>
                <w14:scene3d>
                  <w14:camera w14:prst="orthographicFront"/>
                  <w14:lightRig w14:rig="threePt" w14:dir="t">
                    <w14:rot w14:lat="0" w14:lon="0" w14:rev="0"/>
                  </w14:lightRig>
                </w14:scene3d>
              </w:rPr>
              <w:t>2.9</w:t>
            </w:r>
            <w:r w:rsidR="00AA1444" w:rsidRPr="00AA1444">
              <w:rPr>
                <w:rFonts w:ascii="Arial" w:eastAsiaTheme="minorEastAsia" w:hAnsi="Arial" w:cs="Arial"/>
                <w:noProof/>
              </w:rPr>
              <w:tab/>
            </w:r>
            <w:r w:rsidR="00AA1444" w:rsidRPr="00AA1444">
              <w:rPr>
                <w:rStyle w:val="Hipervnculo"/>
                <w:rFonts w:ascii="Arial" w:hAnsi="Arial" w:cs="Arial"/>
                <w:noProof/>
              </w:rPr>
              <w:t>Diagrama de Secuenci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1AACBFF5" w14:textId="182C8018"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1" w:history="1">
            <w:r w:rsidR="00AA1444" w:rsidRPr="00AA1444">
              <w:rPr>
                <w:rStyle w:val="Hipervnculo"/>
                <w:rFonts w:ascii="Arial" w:hAnsi="Arial" w:cs="Arial"/>
                <w:noProof/>
                <w14:scene3d>
                  <w14:camera w14:prst="orthographicFront"/>
                  <w14:lightRig w14:rig="threePt" w14:dir="t">
                    <w14:rot w14:lat="0" w14:lon="0" w14:rev="0"/>
                  </w14:lightRig>
                </w14:scene3d>
              </w:rPr>
              <w:t>2.10</w:t>
            </w:r>
            <w:r w:rsidR="00AA1444" w:rsidRPr="00AA1444">
              <w:rPr>
                <w:rFonts w:ascii="Arial" w:eastAsiaTheme="minorEastAsia" w:hAnsi="Arial" w:cs="Arial"/>
                <w:noProof/>
              </w:rPr>
              <w:tab/>
            </w:r>
            <w:r w:rsidR="00AA1444" w:rsidRPr="00AA1444">
              <w:rPr>
                <w:rStyle w:val="Hipervnculo"/>
                <w:rFonts w:ascii="Arial" w:hAnsi="Arial" w:cs="Arial"/>
                <w:noProof/>
              </w:rPr>
              <w:t>Diagrama de Activ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1</w:t>
            </w:r>
            <w:r w:rsidR="00AA1444" w:rsidRPr="00AA1444">
              <w:rPr>
                <w:rFonts w:ascii="Arial" w:hAnsi="Arial" w:cs="Arial"/>
                <w:noProof/>
                <w:webHidden/>
              </w:rPr>
              <w:fldChar w:fldCharType="end"/>
            </w:r>
          </w:hyperlink>
        </w:p>
        <w:p w14:paraId="704CDDE3" w14:textId="0B05D9AC"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2" w:history="1">
            <w:r w:rsidR="00AA1444" w:rsidRPr="00AA1444">
              <w:rPr>
                <w:rStyle w:val="Hipervnculo"/>
                <w:rFonts w:ascii="Arial" w:hAnsi="Arial" w:cs="Arial"/>
                <w:noProof/>
                <w14:scene3d>
                  <w14:camera w14:prst="orthographicFront"/>
                  <w14:lightRig w14:rig="threePt" w14:dir="t">
                    <w14:rot w14:lat="0" w14:lon="0" w14:rev="0"/>
                  </w14:lightRig>
                </w14:scene3d>
              </w:rPr>
              <w:t>2.11</w:t>
            </w:r>
            <w:r w:rsidR="00AA1444" w:rsidRPr="00AA1444">
              <w:rPr>
                <w:rFonts w:ascii="Arial" w:eastAsiaTheme="minorEastAsia" w:hAnsi="Arial" w:cs="Arial"/>
                <w:noProof/>
              </w:rPr>
              <w:tab/>
            </w:r>
            <w:r w:rsidR="00AA1444" w:rsidRPr="00AA1444">
              <w:rPr>
                <w:rStyle w:val="Hipervnculo"/>
                <w:rFonts w:ascii="Arial" w:hAnsi="Arial" w:cs="Arial"/>
                <w:noProof/>
              </w:rPr>
              <w:t>Diseño de la Interfaz</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3</w:t>
            </w:r>
            <w:r w:rsidR="00AA1444" w:rsidRPr="00AA1444">
              <w:rPr>
                <w:rFonts w:ascii="Arial" w:hAnsi="Arial" w:cs="Arial"/>
                <w:noProof/>
                <w:webHidden/>
              </w:rPr>
              <w:fldChar w:fldCharType="end"/>
            </w:r>
          </w:hyperlink>
        </w:p>
        <w:p w14:paraId="4FE93D08" w14:textId="2F03ABCA"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3" w:history="1">
            <w:r w:rsidR="00AA1444" w:rsidRPr="00AA1444">
              <w:rPr>
                <w:rStyle w:val="Hipervnculo"/>
                <w:rFonts w:ascii="Arial" w:hAnsi="Arial" w:cs="Arial"/>
                <w:noProof/>
                <w14:scene3d>
                  <w14:camera w14:prst="orthographicFront"/>
                  <w14:lightRig w14:rig="threePt" w14:dir="t">
                    <w14:rot w14:lat="0" w14:lon="0" w14:rev="0"/>
                  </w14:lightRig>
                </w14:scene3d>
              </w:rPr>
              <w:t>2.12</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4</w:t>
            </w:r>
            <w:r w:rsidR="00AA1444" w:rsidRPr="00AA1444">
              <w:rPr>
                <w:rFonts w:ascii="Arial" w:hAnsi="Arial" w:cs="Arial"/>
                <w:noProof/>
                <w:webHidden/>
              </w:rPr>
              <w:fldChar w:fldCharType="end"/>
            </w:r>
          </w:hyperlink>
        </w:p>
        <w:p w14:paraId="41D74794" w14:textId="61CF8420" w:rsidR="00AA1444" w:rsidRPr="00AA1444" w:rsidRDefault="00AD5558" w:rsidP="00230679">
          <w:pPr>
            <w:pStyle w:val="TDC1"/>
            <w:tabs>
              <w:tab w:val="left" w:pos="1540"/>
              <w:tab w:val="right" w:leader="dot" w:pos="8827"/>
            </w:tabs>
            <w:spacing w:after="0" w:line="360" w:lineRule="auto"/>
            <w:rPr>
              <w:rFonts w:ascii="Arial" w:eastAsiaTheme="minorEastAsia" w:hAnsi="Arial" w:cs="Arial"/>
              <w:noProof/>
            </w:rPr>
          </w:pPr>
          <w:hyperlink w:anchor="_Toc163212784" w:history="1">
            <w:r w:rsidR="00AA1444" w:rsidRPr="00AA1444">
              <w:rPr>
                <w:rStyle w:val="Hipervnculo"/>
                <w:rFonts w:ascii="Arial" w:hAnsi="Arial" w:cs="Arial"/>
                <w:noProof/>
                <w:kern w:val="32"/>
                <w:lang w:val="es-ES"/>
              </w:rPr>
              <w:t>CAPITULO 3 .</w:t>
            </w:r>
            <w:r w:rsidR="00AA1444" w:rsidRPr="00AA1444">
              <w:rPr>
                <w:rFonts w:ascii="Arial" w:eastAsiaTheme="minorEastAsia" w:hAnsi="Arial" w:cs="Arial"/>
                <w:noProof/>
              </w:rPr>
              <w:tab/>
            </w:r>
            <w:r w:rsidR="00AA1444" w:rsidRPr="00AA1444">
              <w:rPr>
                <w:rStyle w:val="Hipervnculo"/>
                <w:rFonts w:ascii="Arial" w:hAnsi="Arial" w:cs="Arial"/>
                <w:noProof/>
                <w:kern w:val="32"/>
                <w:lang w:val="es-ES"/>
              </w:rPr>
              <w:t>IMPLEMENTACIÓN Y PRUEB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7AE1D347" w14:textId="3CB4FCDD"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5" w:history="1">
            <w:r w:rsidR="00AA1444" w:rsidRPr="00AA1444">
              <w:rPr>
                <w:rStyle w:val="Hipervnculo"/>
                <w:rFonts w:ascii="Arial" w:hAnsi="Arial" w:cs="Arial"/>
                <w:noProof/>
                <w14:scene3d>
                  <w14:camera w14:prst="orthographicFront"/>
                  <w14:lightRig w14:rig="threePt" w14:dir="t">
                    <w14:rot w14:lat="0" w14:lon="0" w14:rev="0"/>
                  </w14:lightRig>
                </w14:scene3d>
              </w:rPr>
              <w:t>3.1</w:t>
            </w:r>
            <w:r w:rsidR="00AA1444" w:rsidRPr="00AA1444">
              <w:rPr>
                <w:rFonts w:ascii="Arial" w:eastAsiaTheme="minorEastAsia" w:hAnsi="Arial" w:cs="Arial"/>
                <w:noProof/>
              </w:rPr>
              <w:tab/>
            </w:r>
            <w:r w:rsidR="00AA1444" w:rsidRPr="00AA1444">
              <w:rPr>
                <w:rStyle w:val="Hipervnculo"/>
                <w:rFonts w:ascii="Arial" w:hAnsi="Arial" w:cs="Arial"/>
                <w:noProof/>
              </w:rPr>
              <w:t>Instalación de los requisitos para el funcionamiento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447334D1" w14:textId="10C6827C"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86" w:history="1">
            <w:r w:rsidR="00AA1444" w:rsidRPr="00AA1444">
              <w:rPr>
                <w:rStyle w:val="Hipervnculo"/>
                <w:rFonts w:ascii="Arial" w:hAnsi="Arial" w:cs="Arial"/>
                <w:noProof/>
                <w14:scene3d>
                  <w14:camera w14:prst="orthographicFront"/>
                  <w14:lightRig w14:rig="threePt" w14:dir="t">
                    <w14:rot w14:lat="0" w14:lon="0" w14:rev="0"/>
                  </w14:lightRig>
                </w14:scene3d>
              </w:rPr>
              <w:t>3.2</w:t>
            </w:r>
            <w:r w:rsidR="00AA1444" w:rsidRPr="00AA1444">
              <w:rPr>
                <w:rFonts w:ascii="Arial" w:eastAsiaTheme="minorEastAsia" w:hAnsi="Arial" w:cs="Arial"/>
                <w:noProof/>
              </w:rPr>
              <w:tab/>
            </w:r>
            <w:r w:rsidR="00AA1444" w:rsidRPr="00AA1444">
              <w:rPr>
                <w:rStyle w:val="Hipervnculo"/>
                <w:rFonts w:ascii="Arial" w:hAnsi="Arial" w:cs="Arial"/>
                <w:noProof/>
              </w:rPr>
              <w:t>Algoritmos Important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12BE10AB" w14:textId="5C584DF5"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87" w:history="1">
            <w:r w:rsidR="00AA1444" w:rsidRPr="00AA1444">
              <w:rPr>
                <w:rStyle w:val="Hipervnculo"/>
                <w:rFonts w:ascii="Arial" w:hAnsi="Arial" w:cs="Arial"/>
                <w:noProof/>
                <w:lang w:val="es-ES_tradnl"/>
              </w:rPr>
              <w:t>3.2.1</w:t>
            </w:r>
            <w:r w:rsidR="00AA1444" w:rsidRPr="00AA1444">
              <w:rPr>
                <w:rFonts w:ascii="Arial" w:eastAsiaTheme="minorEastAsia" w:hAnsi="Arial" w:cs="Arial"/>
                <w:noProof/>
              </w:rPr>
              <w:tab/>
            </w:r>
            <w:r w:rsidR="00AA1444" w:rsidRPr="00AA1444">
              <w:rPr>
                <w:rStyle w:val="Hipervnculo"/>
                <w:rFonts w:ascii="Arial" w:hAnsi="Arial" w:cs="Arial"/>
                <w:noProof/>
              </w:rPr>
              <w:t>Insertar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20922253" w14:textId="6F03B394"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88" w:history="1">
            <w:r w:rsidR="00AA1444" w:rsidRPr="00AA1444">
              <w:rPr>
                <w:rStyle w:val="Hipervnculo"/>
                <w:rFonts w:ascii="Arial" w:hAnsi="Arial" w:cs="Arial"/>
                <w:noProof/>
                <w:lang w:val="es-ES_tradnl"/>
              </w:rPr>
              <w:t>3.2.2</w:t>
            </w:r>
            <w:r w:rsidR="00AA1444" w:rsidRPr="00AA1444">
              <w:rPr>
                <w:rFonts w:ascii="Arial" w:eastAsiaTheme="minorEastAsia" w:hAnsi="Arial" w:cs="Arial"/>
                <w:noProof/>
              </w:rPr>
              <w:tab/>
            </w:r>
            <w:r w:rsidR="00AA1444" w:rsidRPr="00AA1444">
              <w:rPr>
                <w:rStyle w:val="Hipervnculo"/>
                <w:rFonts w:ascii="Arial" w:hAnsi="Arial" w:cs="Arial"/>
                <w:noProof/>
              </w:rPr>
              <w:t>Autenticación del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6</w:t>
            </w:r>
            <w:r w:rsidR="00AA1444" w:rsidRPr="00AA1444">
              <w:rPr>
                <w:rFonts w:ascii="Arial" w:hAnsi="Arial" w:cs="Arial"/>
                <w:noProof/>
                <w:webHidden/>
              </w:rPr>
              <w:fldChar w:fldCharType="end"/>
            </w:r>
          </w:hyperlink>
        </w:p>
        <w:p w14:paraId="213B9874" w14:textId="073D8071"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89" w:history="1">
            <w:r w:rsidR="00AA1444" w:rsidRPr="00AA1444">
              <w:rPr>
                <w:rStyle w:val="Hipervnculo"/>
                <w:rFonts w:ascii="Arial" w:hAnsi="Arial" w:cs="Arial"/>
                <w:noProof/>
                <w:lang w:val="es-ES_tradnl"/>
              </w:rPr>
              <w:t>3.2.3</w:t>
            </w:r>
            <w:r w:rsidR="00AA1444" w:rsidRPr="00AA1444">
              <w:rPr>
                <w:rFonts w:ascii="Arial" w:eastAsiaTheme="minorEastAsia" w:hAnsi="Arial" w:cs="Arial"/>
                <w:noProof/>
              </w:rPr>
              <w:tab/>
            </w:r>
            <w:r w:rsidR="00AA1444" w:rsidRPr="00AA1444">
              <w:rPr>
                <w:rStyle w:val="Hipervnculo"/>
                <w:rFonts w:ascii="Arial" w:hAnsi="Arial" w:cs="Arial"/>
                <w:noProof/>
              </w:rPr>
              <w:t>Reconocimiento de Entidades Nombradas a un índice de 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7</w:t>
            </w:r>
            <w:r w:rsidR="00AA1444" w:rsidRPr="00AA1444">
              <w:rPr>
                <w:rFonts w:ascii="Arial" w:hAnsi="Arial" w:cs="Arial"/>
                <w:noProof/>
                <w:webHidden/>
              </w:rPr>
              <w:fldChar w:fldCharType="end"/>
            </w:r>
          </w:hyperlink>
        </w:p>
        <w:p w14:paraId="06546CDE" w14:textId="14C5296F"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90" w:history="1">
            <w:r w:rsidR="00AA1444" w:rsidRPr="00AA1444">
              <w:rPr>
                <w:rStyle w:val="Hipervnculo"/>
                <w:rFonts w:ascii="Arial" w:hAnsi="Arial" w:cs="Arial"/>
                <w:noProof/>
                <w:lang w:val="es-ES_tradnl"/>
              </w:rPr>
              <w:t>3.2.4</w:t>
            </w:r>
            <w:r w:rsidR="00AA1444" w:rsidRPr="00AA1444">
              <w:rPr>
                <w:rFonts w:ascii="Arial" w:eastAsiaTheme="minorEastAsia" w:hAnsi="Arial" w:cs="Arial"/>
                <w:noProof/>
              </w:rPr>
              <w:tab/>
            </w:r>
            <w:r w:rsidR="00AA1444" w:rsidRPr="00AA1444">
              <w:rPr>
                <w:rStyle w:val="Hipervnculo"/>
                <w:rFonts w:ascii="Arial" w:hAnsi="Arial" w:cs="Arial"/>
                <w:noProof/>
              </w:rPr>
              <w:t>Salvar resultados del reconocimiento en el índice seleccion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8</w:t>
            </w:r>
            <w:r w:rsidR="00AA1444" w:rsidRPr="00AA1444">
              <w:rPr>
                <w:rFonts w:ascii="Arial" w:hAnsi="Arial" w:cs="Arial"/>
                <w:noProof/>
                <w:webHidden/>
              </w:rPr>
              <w:fldChar w:fldCharType="end"/>
            </w:r>
          </w:hyperlink>
        </w:p>
        <w:p w14:paraId="6FE12224" w14:textId="09476160"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91" w:history="1">
            <w:r w:rsidR="00AA1444" w:rsidRPr="00AA1444">
              <w:rPr>
                <w:rStyle w:val="Hipervnculo"/>
                <w:rFonts w:ascii="Arial" w:hAnsi="Arial" w:cs="Arial"/>
                <w:noProof/>
                <w:lang w:val="es-ES_tradnl"/>
              </w:rPr>
              <w:t>3.2.5</w:t>
            </w:r>
            <w:r w:rsidR="00AA1444" w:rsidRPr="00AA1444">
              <w:rPr>
                <w:rFonts w:ascii="Arial" w:eastAsiaTheme="minorEastAsia" w:hAnsi="Arial" w:cs="Arial"/>
                <w:noProof/>
              </w:rPr>
              <w:tab/>
            </w:r>
            <w:r w:rsidR="00AA1444" w:rsidRPr="00AA1444">
              <w:rPr>
                <w:rStyle w:val="Hipervnculo"/>
                <w:rFonts w:ascii="Arial" w:hAnsi="Arial" w:cs="Arial"/>
                <w:noProof/>
              </w:rPr>
              <w:t>Generar datos de entrenamien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0</w:t>
            </w:r>
            <w:r w:rsidR="00AA1444" w:rsidRPr="00AA1444">
              <w:rPr>
                <w:rFonts w:ascii="Arial" w:hAnsi="Arial" w:cs="Arial"/>
                <w:noProof/>
                <w:webHidden/>
              </w:rPr>
              <w:fldChar w:fldCharType="end"/>
            </w:r>
          </w:hyperlink>
        </w:p>
        <w:p w14:paraId="2AE7A056" w14:textId="2124C606" w:rsidR="00AA1444" w:rsidRPr="00AA1444" w:rsidRDefault="00AD5558" w:rsidP="00230679">
          <w:pPr>
            <w:pStyle w:val="TDC3"/>
            <w:tabs>
              <w:tab w:val="left" w:pos="1320"/>
              <w:tab w:val="right" w:leader="dot" w:pos="8827"/>
            </w:tabs>
            <w:spacing w:after="0" w:line="360" w:lineRule="auto"/>
            <w:rPr>
              <w:rFonts w:ascii="Arial" w:eastAsiaTheme="minorEastAsia" w:hAnsi="Arial" w:cs="Arial"/>
              <w:noProof/>
            </w:rPr>
          </w:pPr>
          <w:hyperlink w:anchor="_Toc163212792" w:history="1">
            <w:r w:rsidR="00AA1444" w:rsidRPr="00AA1444">
              <w:rPr>
                <w:rStyle w:val="Hipervnculo"/>
                <w:rFonts w:ascii="Arial" w:hAnsi="Arial" w:cs="Arial"/>
                <w:noProof/>
                <w:lang w:val="es-ES_tradnl"/>
              </w:rPr>
              <w:t>3.2.6</w:t>
            </w:r>
            <w:r w:rsidR="00AA1444" w:rsidRPr="00AA1444">
              <w:rPr>
                <w:rFonts w:ascii="Arial" w:eastAsiaTheme="minorEastAsia" w:hAnsi="Arial" w:cs="Arial"/>
                <w:noProof/>
              </w:rPr>
              <w:tab/>
            </w:r>
            <w:r w:rsidR="00AA1444" w:rsidRPr="00AA1444">
              <w:rPr>
                <w:rStyle w:val="Hipervnculo"/>
                <w:rFonts w:ascii="Arial" w:hAnsi="Arial" w:cs="Arial"/>
                <w:noProof/>
              </w:rPr>
              <w:t>Reentrenar el modelo de Spac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2</w:t>
            </w:r>
            <w:r w:rsidR="00AA1444" w:rsidRPr="00AA1444">
              <w:rPr>
                <w:rFonts w:ascii="Arial" w:hAnsi="Arial" w:cs="Arial"/>
                <w:noProof/>
                <w:webHidden/>
              </w:rPr>
              <w:fldChar w:fldCharType="end"/>
            </w:r>
          </w:hyperlink>
        </w:p>
        <w:p w14:paraId="12FED465" w14:textId="1DA07600"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93" w:history="1">
            <w:r w:rsidR="00AA1444" w:rsidRPr="00AA1444">
              <w:rPr>
                <w:rStyle w:val="Hipervnculo"/>
                <w:rFonts w:ascii="Arial" w:hAnsi="Arial" w:cs="Arial"/>
                <w:noProof/>
                <w14:scene3d>
                  <w14:camera w14:prst="orthographicFront"/>
                  <w14:lightRig w14:rig="threePt" w14:dir="t">
                    <w14:rot w14:lat="0" w14:lon="0" w14:rev="0"/>
                  </w14:lightRig>
                </w14:scene3d>
              </w:rPr>
              <w:t>3.3</w:t>
            </w:r>
            <w:r w:rsidR="00AA1444" w:rsidRPr="00AA1444">
              <w:rPr>
                <w:rFonts w:ascii="Arial" w:eastAsiaTheme="minorEastAsia" w:hAnsi="Arial" w:cs="Arial"/>
                <w:noProof/>
              </w:rPr>
              <w:tab/>
            </w:r>
            <w:r w:rsidR="00AA1444" w:rsidRPr="00AA1444">
              <w:rPr>
                <w:rStyle w:val="Hipervnculo"/>
                <w:rFonts w:ascii="Arial" w:hAnsi="Arial" w:cs="Arial"/>
                <w:noProof/>
              </w:rPr>
              <w:t>Análisis económ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4</w:t>
            </w:r>
            <w:r w:rsidR="00AA1444" w:rsidRPr="00AA1444">
              <w:rPr>
                <w:rFonts w:ascii="Arial" w:hAnsi="Arial" w:cs="Arial"/>
                <w:noProof/>
                <w:webHidden/>
              </w:rPr>
              <w:fldChar w:fldCharType="end"/>
            </w:r>
          </w:hyperlink>
        </w:p>
        <w:p w14:paraId="5526CF4D" w14:textId="6AA2264C"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94" w:history="1">
            <w:r w:rsidR="00AA1444" w:rsidRPr="00AA1444">
              <w:rPr>
                <w:rStyle w:val="Hipervnculo"/>
                <w:rFonts w:ascii="Arial" w:hAnsi="Arial" w:cs="Arial"/>
                <w:noProof/>
                <w14:scene3d>
                  <w14:camera w14:prst="orthographicFront"/>
                  <w14:lightRig w14:rig="threePt" w14:dir="t">
                    <w14:rot w14:lat="0" w14:lon="0" w14:rev="0"/>
                  </w14:lightRig>
                </w14:scene3d>
              </w:rPr>
              <w:t>3.4</w:t>
            </w:r>
            <w:r w:rsidR="00AA1444" w:rsidRPr="00AA1444">
              <w:rPr>
                <w:rFonts w:ascii="Arial" w:eastAsiaTheme="minorEastAsia" w:hAnsi="Arial" w:cs="Arial"/>
                <w:noProof/>
              </w:rPr>
              <w:tab/>
            </w:r>
            <w:r w:rsidR="00AA1444" w:rsidRPr="00AA1444">
              <w:rPr>
                <w:rStyle w:val="Hipervnculo"/>
                <w:rFonts w:ascii="Arial" w:hAnsi="Arial" w:cs="Arial"/>
                <w:noProof/>
              </w:rPr>
              <w:t>Estimación de costo y tiemp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4CEBA80B" w14:textId="7361F0D1"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95" w:history="1">
            <w:r w:rsidR="00AA1444" w:rsidRPr="00AA1444">
              <w:rPr>
                <w:rStyle w:val="Hipervnculo"/>
                <w:rFonts w:ascii="Arial" w:hAnsi="Arial" w:cs="Arial"/>
                <w:noProof/>
                <w14:scene3d>
                  <w14:camera w14:prst="orthographicFront"/>
                  <w14:lightRig w14:rig="threePt" w14:dir="t">
                    <w14:rot w14:lat="0" w14:lon="0" w14:rev="0"/>
                  </w14:lightRig>
                </w14:scene3d>
              </w:rPr>
              <w:t>3.5</w:t>
            </w:r>
            <w:r w:rsidR="00AA1444" w:rsidRPr="00AA1444">
              <w:rPr>
                <w:rFonts w:ascii="Arial" w:eastAsiaTheme="minorEastAsia" w:hAnsi="Arial" w:cs="Arial"/>
                <w:noProof/>
              </w:rPr>
              <w:tab/>
            </w:r>
            <w:r w:rsidR="00AA1444" w:rsidRPr="00AA1444">
              <w:rPr>
                <w:rStyle w:val="Hipervnculo"/>
                <w:rFonts w:ascii="Arial" w:hAnsi="Arial" w:cs="Arial"/>
                <w:noProof/>
              </w:rPr>
              <w:t>Pruebas a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079A9D7E" w14:textId="0CE98052" w:rsidR="00AA1444" w:rsidRPr="00AA1444" w:rsidRDefault="00AD5558" w:rsidP="00230679">
          <w:pPr>
            <w:pStyle w:val="TDC2"/>
            <w:tabs>
              <w:tab w:val="left" w:pos="880"/>
              <w:tab w:val="right" w:leader="dot" w:pos="8827"/>
            </w:tabs>
            <w:spacing w:after="0" w:line="360" w:lineRule="auto"/>
            <w:rPr>
              <w:rFonts w:ascii="Arial" w:eastAsiaTheme="minorEastAsia" w:hAnsi="Arial" w:cs="Arial"/>
              <w:noProof/>
            </w:rPr>
          </w:pPr>
          <w:hyperlink w:anchor="_Toc163212796" w:history="1">
            <w:r w:rsidR="00AA1444" w:rsidRPr="00AA1444">
              <w:rPr>
                <w:rStyle w:val="Hipervnculo"/>
                <w:rFonts w:ascii="Arial" w:hAnsi="Arial" w:cs="Arial"/>
                <w:noProof/>
                <w14:scene3d>
                  <w14:camera w14:prst="orthographicFront"/>
                  <w14:lightRig w14:rig="threePt" w14:dir="t">
                    <w14:rot w14:lat="0" w14:lon="0" w14:rev="0"/>
                  </w14:lightRig>
                </w14:scene3d>
              </w:rPr>
              <w:t>3.6</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8</w:t>
            </w:r>
            <w:r w:rsidR="00AA1444" w:rsidRPr="00AA1444">
              <w:rPr>
                <w:rFonts w:ascii="Arial" w:hAnsi="Arial" w:cs="Arial"/>
                <w:noProof/>
                <w:webHidden/>
              </w:rPr>
              <w:fldChar w:fldCharType="end"/>
            </w:r>
          </w:hyperlink>
        </w:p>
        <w:p w14:paraId="5198A90A" w14:textId="0B056246" w:rsidR="00AA1444" w:rsidRPr="00AA1444" w:rsidRDefault="00AD5558" w:rsidP="00230679">
          <w:pPr>
            <w:pStyle w:val="TDC1"/>
            <w:tabs>
              <w:tab w:val="left" w:pos="440"/>
              <w:tab w:val="right" w:leader="dot" w:pos="8827"/>
            </w:tabs>
            <w:spacing w:after="0" w:line="360" w:lineRule="auto"/>
            <w:rPr>
              <w:rFonts w:ascii="Arial" w:eastAsiaTheme="minorEastAsia" w:hAnsi="Arial" w:cs="Arial"/>
              <w:noProof/>
            </w:rPr>
          </w:pPr>
          <w:hyperlink w:anchor="_Toc163212797"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CONCLUSIONES Y RECOMEND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9</w:t>
            </w:r>
            <w:r w:rsidR="00AA1444" w:rsidRPr="00AA1444">
              <w:rPr>
                <w:rFonts w:ascii="Arial" w:hAnsi="Arial" w:cs="Arial"/>
                <w:noProof/>
                <w:webHidden/>
              </w:rPr>
              <w:fldChar w:fldCharType="end"/>
            </w:r>
          </w:hyperlink>
        </w:p>
        <w:p w14:paraId="6899BC4C" w14:textId="58CB0114" w:rsidR="00AA1444" w:rsidRPr="00AA1444" w:rsidRDefault="00AD5558" w:rsidP="00230679">
          <w:pPr>
            <w:pStyle w:val="TDC1"/>
            <w:tabs>
              <w:tab w:val="left" w:pos="440"/>
              <w:tab w:val="right" w:leader="dot" w:pos="8827"/>
            </w:tabs>
            <w:spacing w:after="0" w:line="360" w:lineRule="auto"/>
            <w:rPr>
              <w:rFonts w:ascii="Arial" w:eastAsiaTheme="minorEastAsia" w:hAnsi="Arial" w:cs="Arial"/>
              <w:noProof/>
            </w:rPr>
          </w:pPr>
          <w:hyperlink w:anchor="_Toc163212798"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REFERENCIAS BIBLIOGRÁF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0</w:t>
            </w:r>
            <w:r w:rsidR="00AA1444" w:rsidRPr="00AA1444">
              <w:rPr>
                <w:rFonts w:ascii="Arial" w:hAnsi="Arial" w:cs="Arial"/>
                <w:noProof/>
                <w:webHidden/>
              </w:rPr>
              <w:fldChar w:fldCharType="end"/>
            </w:r>
          </w:hyperlink>
        </w:p>
        <w:p w14:paraId="6CD99D60" w14:textId="4E734FB7" w:rsidR="00AA1444" w:rsidRPr="00AA1444" w:rsidRDefault="00AD5558" w:rsidP="00230679">
          <w:pPr>
            <w:pStyle w:val="TDC1"/>
            <w:tabs>
              <w:tab w:val="left" w:pos="440"/>
              <w:tab w:val="right" w:leader="dot" w:pos="8827"/>
            </w:tabs>
            <w:spacing w:after="0" w:line="360" w:lineRule="auto"/>
            <w:rPr>
              <w:rFonts w:ascii="Arial" w:eastAsiaTheme="minorEastAsia" w:hAnsi="Arial" w:cs="Arial"/>
              <w:noProof/>
            </w:rPr>
          </w:pPr>
          <w:hyperlink w:anchor="_Toc163212799" w:history="1">
            <w:r w:rsidR="00AA1444" w:rsidRPr="00AA1444">
              <w:rPr>
                <w:rStyle w:val="Hipervnculo"/>
                <w:rFonts w:ascii="Arial" w:eastAsia="Times New Roman" w:hAnsi="Arial" w:cs="Arial"/>
                <w:b/>
                <w:caps/>
                <w:noProof/>
                <w:lang w:val="es-ES_tradnl" w:eastAsia="es-ES"/>
              </w:rPr>
              <w:t>2.</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_tradnl" w:eastAsia="es-ES"/>
              </w:rPr>
              <w:t>GLOSARIO DE TÉRMIN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2</w:t>
            </w:r>
            <w:r w:rsidR="00AA1444" w:rsidRPr="00AA1444">
              <w:rPr>
                <w:rFonts w:ascii="Arial" w:hAnsi="Arial" w:cs="Arial"/>
                <w:noProof/>
                <w:webHidden/>
              </w:rPr>
              <w:fldChar w:fldCharType="end"/>
            </w:r>
          </w:hyperlink>
        </w:p>
        <w:p w14:paraId="7377700C" w14:textId="12658025" w:rsidR="00AA1444" w:rsidRPr="00AA1444" w:rsidRDefault="00AD5558" w:rsidP="00230679">
          <w:pPr>
            <w:pStyle w:val="TDC1"/>
            <w:tabs>
              <w:tab w:val="left" w:pos="440"/>
              <w:tab w:val="right" w:leader="dot" w:pos="8827"/>
            </w:tabs>
            <w:spacing w:after="0" w:line="360" w:lineRule="auto"/>
            <w:rPr>
              <w:rFonts w:ascii="Arial" w:eastAsiaTheme="minorEastAsia" w:hAnsi="Arial" w:cs="Arial"/>
              <w:noProof/>
            </w:rPr>
          </w:pPr>
          <w:hyperlink w:anchor="_Toc163212800" w:history="1">
            <w:r w:rsidR="00AA1444" w:rsidRPr="00AA1444">
              <w:rPr>
                <w:rStyle w:val="Hipervnculo"/>
                <w:rFonts w:ascii="Arial" w:eastAsia="Times New Roman" w:hAnsi="Arial" w:cs="Arial"/>
                <w:b/>
                <w:caps/>
                <w:noProof/>
                <w:kern w:val="32"/>
                <w:lang w:val="es-ES"/>
              </w:rPr>
              <w:t>4.</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ANEX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80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3</w:t>
            </w:r>
            <w:r w:rsidR="00AA1444" w:rsidRPr="00AA1444">
              <w:rPr>
                <w:rFonts w:ascii="Arial" w:hAnsi="Arial" w:cs="Arial"/>
                <w:noProof/>
                <w:webHidden/>
              </w:rPr>
              <w:fldChar w:fldCharType="end"/>
            </w:r>
          </w:hyperlink>
        </w:p>
        <w:p w14:paraId="106D4259" w14:textId="630A83BF"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B36C00">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230679">
      <w:pPr>
        <w:spacing w:after="0" w:line="360" w:lineRule="auto"/>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33ACDA17"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al procesar volúmenes masivos de datos diariamente en Elasticsearch.</w:t>
      </w:r>
    </w:p>
    <w:p w14:paraId="65BCB02D" w14:textId="77777777" w:rsidR="006E4C64" w:rsidRPr="00111FE7" w:rsidRDefault="006E4C64" w:rsidP="00230679">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30807DE5"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rear una herramienta de procesamiento del lenguaje natural para el reconocimiento de entidades nombradas en volúmenes masivos de datos </w:t>
      </w:r>
      <w:r w:rsidR="000651DC">
        <w:rPr>
          <w:rFonts w:ascii="Arial" w:eastAsia="Times New Roman" w:hAnsi="Arial" w:cs="Times New Roman"/>
          <w:szCs w:val="24"/>
          <w:lang w:val="es-ES" w:eastAsia="es-ES"/>
        </w:rPr>
        <w:t xml:space="preserve">en español almacenados </w:t>
      </w:r>
      <w:r w:rsidR="00D43DAE">
        <w:rPr>
          <w:rFonts w:ascii="Arial" w:eastAsia="Times New Roman" w:hAnsi="Arial" w:cs="Times New Roman"/>
          <w:szCs w:val="24"/>
          <w:lang w:val="es-ES" w:eastAsia="es-ES"/>
        </w:rPr>
        <w:t>en Elasticsearch</w:t>
      </w:r>
      <w:r>
        <w:rPr>
          <w:rFonts w:ascii="Arial" w:eastAsia="Times New Roman" w:hAnsi="Arial" w:cs="Times New Roman"/>
          <w:szCs w:val="24"/>
          <w:lang w:val="es-ES" w:eastAsia="es-ES"/>
        </w:rPr>
        <w:t>.</w:t>
      </w:r>
    </w:p>
    <w:p w14:paraId="4B8B6C36"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230679">
      <w:pPr>
        <w:spacing w:after="0" w:line="36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230679">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230679">
      <w:pPr>
        <w:spacing w:after="0" w:line="360" w:lineRule="auto"/>
        <w:jc w:val="both"/>
        <w:rPr>
          <w:rFonts w:ascii="Arial" w:eastAsia="Times New Roman" w:hAnsi="Arial" w:cs="Arial"/>
          <w:b/>
          <w:lang w:val="es-ES" w:eastAsia="es-ES"/>
        </w:rPr>
      </w:pPr>
    </w:p>
    <w:p w14:paraId="7686BE66"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lastRenderedPageBreak/>
        <w:t>¿Cómo se puede implementar una funcionalidad de reentrenamiento supervisado para adaptar el modelo a nuevas entidades en tiempo real?</w:t>
      </w:r>
    </w:p>
    <w:p w14:paraId="6F7314B1"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6E1859EF" w:rsidR="004034B9" w:rsidRPr="00400CEB" w:rsidRDefault="005F7339"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23067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B36C00">
          <w:headerReference w:type="default" r:id="rId9"/>
          <w:footerReference w:type="default" r:id="rId10"/>
          <w:pgSz w:w="12240" w:h="15840"/>
          <w:pgMar w:top="1418" w:right="1418" w:bottom="1418" w:left="1985" w:header="720" w:footer="720" w:gutter="0"/>
          <w:pgNumType w:start="1"/>
          <w:cols w:space="720"/>
        </w:sectPr>
      </w:pPr>
    </w:p>
    <w:p w14:paraId="4EAF329F" w14:textId="0F42721B" w:rsidR="002D5CA7" w:rsidRDefault="002D5CA7" w:rsidP="00230679">
      <w:pPr>
        <w:spacing w:after="0" w:line="360" w:lineRule="auto"/>
        <w:jc w:val="both"/>
        <w:rPr>
          <w:rFonts w:ascii="Arial" w:eastAsia="Times New Roman" w:hAnsi="Arial" w:cs="Times New Roman"/>
          <w:szCs w:val="24"/>
          <w:lang w:val="es-ES" w:eastAsia="es-ES"/>
        </w:rPr>
      </w:pPr>
    </w:p>
    <w:p w14:paraId="5F05364B" w14:textId="205B9501" w:rsidR="002D5CA7" w:rsidRDefault="002D5CA7" w:rsidP="00230679">
      <w:pPr>
        <w:spacing w:after="0" w:line="360" w:lineRule="auto"/>
        <w:rPr>
          <w:rFonts w:ascii="Arial" w:eastAsia="Times New Roman" w:hAnsi="Arial" w:cs="Times New Roman"/>
          <w:szCs w:val="24"/>
          <w:lang w:val="es-ES" w:eastAsia="es-ES"/>
        </w:r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212746"/>
      <w:bookmarkStart w:id="6" w:name="_Toc404868137"/>
      <w:bookmarkStart w:id="7" w:name="_Toc133918212"/>
      <w:r w:rsidRPr="009F7939">
        <w:rPr>
          <w:rFonts w:ascii="Arial" w:eastAsia="Times New Roman" w:hAnsi="Arial" w:cs="Times New Roman"/>
          <w:b/>
          <w:sz w:val="28"/>
          <w:szCs w:val="28"/>
          <w:lang w:val="es-ES" w:eastAsia="es-ES"/>
        </w:rPr>
        <w:t>MARCO TEÓRICO</w:t>
      </w:r>
      <w:bookmarkEnd w:id="4"/>
      <w:bookmarkEnd w:id="5"/>
    </w:p>
    <w:p w14:paraId="55720E11" w14:textId="77777777" w:rsidR="0019612D" w:rsidRPr="00833D31" w:rsidRDefault="00833D31" w:rsidP="00230679">
      <w:pPr>
        <w:spacing w:after="0" w:line="360" w:lineRule="auto"/>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230679">
      <w:pPr>
        <w:pStyle w:val="Ttulo2"/>
        <w:spacing w:before="0"/>
      </w:pPr>
      <w:bookmarkStart w:id="9" w:name="_Toc162456432"/>
      <w:bookmarkStart w:id="10" w:name="_Toc163212747"/>
      <w:r>
        <w:t>Procesamiento del Lenguaje Natural</w:t>
      </w:r>
      <w:bookmarkEnd w:id="9"/>
      <w:bookmarkEnd w:id="10"/>
    </w:p>
    <w:p w14:paraId="76982C84" w14:textId="77777777" w:rsidR="00E313E2" w:rsidRPr="003C7A45"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230679">
      <w:pPr>
        <w:pStyle w:val="Ttulo2"/>
        <w:spacing w:before="0"/>
      </w:pPr>
      <w:bookmarkStart w:id="11" w:name="_Toc163212748"/>
      <w:r>
        <w:t>Estado del Arte de los marcos de procesamiento del lenguaje natural para la detección de entidades</w:t>
      </w:r>
      <w:bookmarkEnd w:id="11"/>
    </w:p>
    <w:p w14:paraId="37B8E334" w14:textId="16A176AC" w:rsidR="005E31D2" w:rsidRP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230679">
      <w:pPr>
        <w:pStyle w:val="Ttulo3"/>
        <w:spacing w:after="0"/>
      </w:pPr>
      <w:bookmarkStart w:id="12" w:name="_Toc163212749"/>
      <w:r w:rsidRPr="000377B2">
        <w:t>Google NLP</w:t>
      </w:r>
      <w:bookmarkEnd w:id="12"/>
    </w:p>
    <w:p w14:paraId="7CCB8CEC" w14:textId="373F1D7C"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w:t>
      </w:r>
      <w:r w:rsidRPr="004718F0">
        <w:rPr>
          <w:rFonts w:ascii="Arial" w:hAnsi="Arial" w:cs="Arial"/>
          <w:lang w:val="es-ES_tradnl"/>
        </w:rPr>
        <w:lastRenderedPageBreak/>
        <w:t>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13" w:name="_Toc163212750"/>
      <w:r w:rsidRPr="00AA4668">
        <w:t>ChatGPT</w:t>
      </w:r>
      <w:bookmarkEnd w:id="13"/>
    </w:p>
    <w:p w14:paraId="49A58048" w14:textId="77777777" w:rsidR="0066005F" w:rsidRPr="0066005F" w:rsidRDefault="0066005F" w:rsidP="00230679">
      <w:pPr>
        <w:spacing w:after="0" w:line="360" w:lineRule="auto"/>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230679">
      <w:pPr>
        <w:spacing w:after="0" w:line="360" w:lineRule="auto"/>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 xml:space="preserve">xisten modelos de aprendizaje automático preentrenados que facilitan la implementación de diferentes </w:t>
      </w:r>
      <w:r w:rsidRPr="0061014C">
        <w:rPr>
          <w:rFonts w:ascii="Arial" w:hAnsi="Arial" w:cs="Arial"/>
          <w:lang w:val="es-US" w:eastAsia="es-ES"/>
        </w:rPr>
        <w:lastRenderedPageBreak/>
        <w:t>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230679">
      <w:pPr>
        <w:pStyle w:val="Ttulo3"/>
        <w:spacing w:after="0"/>
      </w:pPr>
      <w:bookmarkStart w:id="14" w:name="_Toc163212751"/>
      <w:r w:rsidRPr="00C76EC9">
        <w:t>IBM Watson Discovery</w:t>
      </w:r>
      <w:bookmarkEnd w:id="14"/>
    </w:p>
    <w:p w14:paraId="192B73F2" w14:textId="77777777"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230679">
      <w:pPr>
        <w:pStyle w:val="Ttulo3"/>
        <w:spacing w:after="0"/>
      </w:pPr>
      <w:bookmarkStart w:id="15" w:name="_Toc163212752"/>
      <w:r w:rsidRPr="00751E02">
        <w:t>Amazon Comprehend</w:t>
      </w:r>
      <w:bookmarkEnd w:id="15"/>
    </w:p>
    <w:p w14:paraId="56FAF308" w14:textId="77777777" w:rsidR="00751E02" w:rsidRPr="00751E02" w:rsidRDefault="00751E02" w:rsidP="00230679">
      <w:pPr>
        <w:spacing w:after="0" w:line="360" w:lineRule="auto"/>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lastRenderedPageBreak/>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230679">
      <w:pPr>
        <w:spacing w:after="0" w:line="360" w:lineRule="auto"/>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230679">
      <w:pPr>
        <w:pStyle w:val="Ttulo3"/>
        <w:spacing w:after="0"/>
      </w:pPr>
      <w:bookmarkStart w:id="16" w:name="_Toc163212753"/>
      <w:r w:rsidRPr="007368B2">
        <w:t>Dandelion</w:t>
      </w:r>
      <w:bookmarkEnd w:id="16"/>
    </w:p>
    <w:p w14:paraId="281EE06B" w14:textId="77777777"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 xml:space="preserve">Sin embargo, a pesar de sus ventajas significativas, Dandelion también presenta desafíos que deben ser considerados. La complejidad y los costos asociados con su implementación </w:t>
      </w:r>
      <w:r w:rsidRPr="00FD27AE">
        <w:rPr>
          <w:rFonts w:ascii="Arial" w:hAnsi="Arial" w:cs="Arial"/>
          <w:lang w:val="es-US" w:eastAsia="es-ES"/>
        </w:rPr>
        <w:lastRenderedPageBreak/>
        <w:t>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230679">
      <w:pPr>
        <w:pStyle w:val="Ttulo2"/>
        <w:spacing w:before="0"/>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230679">
      <w:pPr>
        <w:spacing w:after="0" w:line="360" w:lineRule="auto"/>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230679">
      <w:pPr>
        <w:pStyle w:val="Ttulo3"/>
        <w:spacing w:after="0"/>
      </w:pPr>
      <w:bookmarkStart w:id="18" w:name="_Toc163212755"/>
      <w:r w:rsidRPr="00B75186">
        <w:t>Python</w:t>
      </w:r>
      <w:bookmarkEnd w:id="18"/>
    </w:p>
    <w:p w14:paraId="09AE6F1D" w14:textId="526DB45D" w:rsidR="00B75186" w:rsidRDefault="00C660A8" w:rsidP="00230679">
      <w:pPr>
        <w:spacing w:after="0" w:line="360" w:lineRule="auto"/>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230679">
      <w:pPr>
        <w:spacing w:after="0" w:line="360" w:lineRule="auto"/>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lastRenderedPageBreak/>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230679">
      <w:pPr>
        <w:pStyle w:val="Ttulo3"/>
        <w:spacing w:after="0"/>
      </w:pPr>
      <w:bookmarkStart w:id="19" w:name="_Toc163212756"/>
      <w:r w:rsidRPr="00E01AA8">
        <w:t>Visual Studio Code</w:t>
      </w:r>
      <w:bookmarkEnd w:id="19"/>
    </w:p>
    <w:p w14:paraId="1D55524D" w14:textId="39FDB330" w:rsidR="005E603E" w:rsidRPr="00E01AA8" w:rsidRDefault="00E01AA8" w:rsidP="00230679">
      <w:pPr>
        <w:spacing w:after="0" w:line="360" w:lineRule="auto"/>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230679">
      <w:pPr>
        <w:spacing w:after="0" w:line="360" w:lineRule="auto"/>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404695">
      <w:pPr>
        <w:numPr>
          <w:ilvl w:val="0"/>
          <w:numId w:val="4"/>
        </w:numPr>
        <w:spacing w:after="0" w:line="360" w:lineRule="auto"/>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404695">
      <w:pPr>
        <w:numPr>
          <w:ilvl w:val="0"/>
          <w:numId w:val="5"/>
        </w:numPr>
        <w:spacing w:after="0" w:line="360" w:lineRule="auto"/>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404695">
      <w:pPr>
        <w:numPr>
          <w:ilvl w:val="0"/>
          <w:numId w:val="6"/>
        </w:numPr>
        <w:spacing w:after="0" w:line="360" w:lineRule="auto"/>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382936D9" w:rsidR="001C2BE7" w:rsidRDefault="001C2BE7" w:rsidP="00404695">
      <w:pPr>
        <w:numPr>
          <w:ilvl w:val="0"/>
          <w:numId w:val="7"/>
        </w:numPr>
        <w:spacing w:after="0" w:line="360" w:lineRule="auto"/>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703E00A" w14:textId="77777777" w:rsidR="00C90DAC" w:rsidRDefault="00C90DAC" w:rsidP="00230679">
      <w:pPr>
        <w:pStyle w:val="Ttulo3"/>
        <w:spacing w:after="0"/>
      </w:pPr>
      <w:r>
        <w:lastRenderedPageBreak/>
        <w:t>JSON</w:t>
      </w:r>
    </w:p>
    <w:p w14:paraId="0AB6ACF6" w14:textId="3EA67129" w:rsidR="00C90DAC" w:rsidRDefault="00C90DAC" w:rsidP="00230679">
      <w:pPr>
        <w:spacing w:after="0" w:line="360" w:lineRule="auto"/>
        <w:jc w:val="both"/>
        <w:rPr>
          <w:rFonts w:ascii="Arial" w:hAnsi="Arial" w:cs="Arial"/>
          <w:lang w:val="es-US"/>
        </w:rPr>
      </w:pPr>
      <w:r w:rsidRPr="00646EE5">
        <w:rPr>
          <w:rFonts w:ascii="Arial" w:hAnsi="Arial" w:cs="Arial"/>
          <w:lang w:val="es-US"/>
        </w:rPr>
        <w:t>JSON (JavaScript Object Notation) es un formato de texto ligero para el intercambio de datos. Aunque se deriva de la sintaxis de JavaScript, JSON no tiene como objetivo la creación de programas, sino el acceso, almacenamiento e intercambio de datos. Es conocido como una alternativa al lenguaje XML, pero con una sintaxis más sencilla y fácil de leer y escribir tanto para humanos como para máquinas</w:t>
      </w:r>
      <w:r>
        <w:rPr>
          <w:rFonts w:ascii="Arial" w:hAnsi="Arial" w:cs="Arial"/>
          <w:lang w:val="es-US"/>
        </w:rPr>
        <w:fldChar w:fldCharType="begin"/>
      </w:r>
      <w:r>
        <w:rPr>
          <w:rFonts w:ascii="Arial" w:hAnsi="Arial" w:cs="Arial"/>
          <w:lang w:val="es-US"/>
        </w:rPr>
        <w:instrText xml:space="preserve"> ADDIN ZOTERO_ITEM CSL_CITATION {"citationID":"YhrmkcPl","properties":{"formattedCitation":"[9]","plainCitation":"[9]","noteIndex":0},"citationItems":[{"id":194,"uris":["http://zotero.org/users/12617652/items/TAX6GN58"],"itemData":{"id":194,"type":"webpage","title":"¿Qué es JSON y por qué es importante en la programación web?","URL":"https://www.nextu.com/blog/que-es-json-por-que-es-importante-conocerlo-rc22/","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9]</w:t>
      </w:r>
      <w:r>
        <w:rPr>
          <w:rFonts w:ascii="Arial" w:hAnsi="Arial" w:cs="Arial"/>
          <w:lang w:val="es-US"/>
        </w:rPr>
        <w:fldChar w:fldCharType="end"/>
      </w:r>
      <w:r>
        <w:rPr>
          <w:rFonts w:ascii="Arial" w:hAnsi="Arial" w:cs="Arial"/>
          <w:lang w:val="es-US"/>
        </w:rPr>
        <w:t>.</w:t>
      </w:r>
    </w:p>
    <w:p w14:paraId="1D161E3B" w14:textId="77777777" w:rsidR="00C90DAC" w:rsidRPr="00646EE5" w:rsidRDefault="00C90DAC" w:rsidP="00230679">
      <w:pPr>
        <w:spacing w:after="0" w:line="360" w:lineRule="auto"/>
        <w:jc w:val="both"/>
        <w:rPr>
          <w:rFonts w:ascii="Arial" w:hAnsi="Arial" w:cs="Arial"/>
          <w:lang w:val="es-US"/>
        </w:rPr>
      </w:pPr>
      <w:r w:rsidRPr="00646EE5">
        <w:rPr>
          <w:rFonts w:ascii="Arial" w:hAnsi="Arial" w:cs="Arial"/>
          <w:lang w:val="es-US"/>
        </w:rPr>
        <w:t>La sintaxis de JSON es similar a la de JavaScript, pero con algunas diferencias clave:</w:t>
      </w:r>
    </w:p>
    <w:p w14:paraId="74926E22"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s claves deben ser strings (secuencias de caracteres).</w:t>
      </w:r>
    </w:p>
    <w:p w14:paraId="3098111A"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valores pueden ser strings, números, objetos, arreglos, booleanos o null.</w:t>
      </w:r>
    </w:p>
    <w:p w14:paraId="54D4EAEF"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objetos se agrupan con llaves {} y los arreglos con corchetes [].</w:t>
      </w:r>
    </w:p>
    <w:p w14:paraId="0745C086"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 información dentro de los objetos se separa por comas</w:t>
      </w:r>
    </w:p>
    <w:p w14:paraId="2029FEC5" w14:textId="377868FA" w:rsidR="00C90DAC" w:rsidRPr="001C2BE7" w:rsidRDefault="00C90DAC" w:rsidP="00230679">
      <w:pPr>
        <w:spacing w:after="0" w:line="360" w:lineRule="auto"/>
        <w:jc w:val="both"/>
        <w:rPr>
          <w:rFonts w:ascii="Arial" w:hAnsi="Arial" w:cs="Arial"/>
          <w:lang w:val="es-US"/>
        </w:rPr>
      </w:pPr>
      <w:r w:rsidRPr="004B2BC3">
        <w:rPr>
          <w:rFonts w:ascii="Arial" w:hAnsi="Arial" w:cs="Arial"/>
          <w:lang w:val="es-US"/>
        </w:rPr>
        <w:t>Un archivo JSON es un documento digital que almacena información organizada de manera que facilita su búsqueda y acceso. Este formato permite obtener código legible con nombres y valores que funcionan como indicadores de la información que contienen. Los archivos JSON son especialmente útiles para intercambiar o transferir información entre diferentes tipos de dispositivos digitales y son ampliamente utilizados en el diseño de sitios web, aplicaciones móviles, programas computacionales y transferencia de documentos</w:t>
      </w:r>
      <w:r>
        <w:rPr>
          <w:rFonts w:ascii="Arial" w:hAnsi="Arial" w:cs="Arial"/>
          <w:lang w:val="es-US"/>
        </w:rPr>
        <w:fldChar w:fldCharType="begin"/>
      </w:r>
      <w:r>
        <w:rPr>
          <w:rFonts w:ascii="Arial" w:hAnsi="Arial" w:cs="Arial"/>
          <w:lang w:val="es-US"/>
        </w:rPr>
        <w:instrText xml:space="preserve"> ADDIN ZOTERO_ITEM CSL_CITATION {"citationID":"ITpjVSnb","properties":{"formattedCitation":"[10]","plainCitation":"[10]","noteIndex":0},"citationItems":[{"id":195,"uris":["http://zotero.org/users/12617652/items/NAHBMTNJ"],"itemData":{"id":195,"type":"webpage","abstract":"Conoce las funcionalidades de JSON y aprende a identificar su sintaxis y uso.","language":"es","title":"JSON para principiantes: qué es, para qué sirve y ejemplos","title-short":"JSON para principiantes","URL":"https://blog.hubspot.es/website/que-es-json","author":[{"family":"Coppola","given":"Maria"}],"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10]</w:t>
      </w:r>
      <w:r>
        <w:rPr>
          <w:rFonts w:ascii="Arial" w:hAnsi="Arial" w:cs="Arial"/>
          <w:lang w:val="es-US"/>
        </w:rPr>
        <w:fldChar w:fldCharType="end"/>
      </w:r>
      <w:r>
        <w:rPr>
          <w:rFonts w:ascii="Arial" w:hAnsi="Arial" w:cs="Arial"/>
          <w:lang w:val="es-US"/>
        </w:rPr>
        <w:t>.</w:t>
      </w:r>
    </w:p>
    <w:p w14:paraId="7EAC48C5" w14:textId="77777777" w:rsidR="00B75186" w:rsidRPr="008B6922" w:rsidRDefault="006C033D" w:rsidP="00230679">
      <w:pPr>
        <w:pStyle w:val="Ttulo3"/>
        <w:spacing w:after="0"/>
      </w:pPr>
      <w:bookmarkStart w:id="20" w:name="_Toc163212757"/>
      <w:r w:rsidRPr="008B6922">
        <w:t>Elasticsearch</w:t>
      </w:r>
      <w:bookmarkEnd w:id="20"/>
    </w:p>
    <w:p w14:paraId="3270AB5F" w14:textId="65A4ADFC" w:rsidR="006C033D" w:rsidRDefault="006C033D" w:rsidP="00230679">
      <w:pPr>
        <w:spacing w:after="0" w:line="360" w:lineRule="auto"/>
        <w:jc w:val="both"/>
        <w:rPr>
          <w:rFonts w:ascii="Arial" w:eastAsia="Arial" w:hAnsi="Arial" w:cs="Arial"/>
          <w:lang w:val="es-US" w:eastAsia="es-ES"/>
        </w:rPr>
      </w:pPr>
      <w:r w:rsidRPr="006C033D">
        <w:rPr>
          <w:rFonts w:ascii="Arial" w:eastAsia="Arial" w:hAnsi="Arial" w:cs="Arial"/>
          <w:lang w:val="es-US" w:eastAsia="es-ES"/>
        </w:rPr>
        <w:t xml:space="preserve">Esta base de datos es un motor de analítica y búsqueda de RESTful distribuido que almacena de forma centralizada </w:t>
      </w:r>
      <w:r w:rsidR="00E70DD3">
        <w:rPr>
          <w:rFonts w:ascii="Arial" w:eastAsia="Arial" w:hAnsi="Arial" w:cs="Arial"/>
          <w:lang w:val="es-US" w:eastAsia="es-ES"/>
        </w:rPr>
        <w:t>los datos para realizar busquedas</w:t>
      </w:r>
      <w:r w:rsidRPr="006C033D">
        <w:rPr>
          <w:rFonts w:ascii="Arial" w:eastAsia="Arial" w:hAnsi="Arial" w:cs="Arial"/>
          <w:lang w:val="es-US" w:eastAsia="es-ES"/>
        </w:rPr>
        <w:t>, indexar y analizar datos de todas formas y tamaño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JZFrj83d","properties":{"formattedCitation":"[11]","plainCitation":"[11]","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1]</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230679">
      <w:pPr>
        <w:spacing w:after="0" w:line="360" w:lineRule="auto"/>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Basado en Lucene</w:t>
      </w:r>
    </w:p>
    <w:p w14:paraId="4B6D5C2E" w14:textId="1954BC46" w:rsidR="006C033D" w:rsidRDefault="008B6922" w:rsidP="00230679">
      <w:pPr>
        <w:spacing w:after="0" w:line="360" w:lineRule="auto"/>
        <w:rPr>
          <w:rFonts w:ascii="Arial" w:eastAsia="Arial" w:hAnsi="Arial" w:cs="Arial"/>
          <w:lang w:val="es-US" w:eastAsia="es-ES"/>
        </w:rPr>
      </w:pPr>
      <w:r w:rsidRPr="008B6922">
        <w:rPr>
          <w:rFonts w:ascii="Arial" w:eastAsia="Arial" w:hAnsi="Arial" w:cs="Arial"/>
          <w:lang w:val="es-US" w:eastAsia="es-ES"/>
        </w:rPr>
        <w:t>Lucene es una librería de búsqueda de texto</w:t>
      </w:r>
      <w:r w:rsidR="00E70DD3">
        <w:rPr>
          <w:rFonts w:ascii="Arial" w:eastAsia="Arial" w:hAnsi="Arial" w:cs="Arial"/>
          <w:lang w:val="es-US" w:eastAsia="es-ES"/>
        </w:rPr>
        <w:t xml:space="preserve"> la cual posee las siguientes característica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soF6wV3b","properties":{"formattedCitation":"[12]","plainCitation":"[12]","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2]</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230679">
      <w:pPr>
        <w:spacing w:after="0" w:line="360" w:lineRule="auto"/>
        <w:rPr>
          <w:rFonts w:ascii="Arial" w:hAnsi="Arial" w:cs="Arial"/>
          <w:lang w:val="es-US" w:eastAsia="es-ES"/>
        </w:rPr>
      </w:pPr>
      <w:r>
        <w:rPr>
          <w:rFonts w:ascii="Arial" w:eastAsia="Arial" w:hAnsi="Arial" w:cs="Arial"/>
          <w:noProof/>
          <w:color w:val="333333"/>
        </w:rPr>
        <w:lastRenderedPageBreak/>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1"/>
                    <a:stretch/>
                  </pic:blipFill>
                  <pic:spPr bwMode="auto">
                    <a:xfrm>
                      <a:off x="0" y="0"/>
                      <a:ext cx="5400040" cy="2422009"/>
                    </a:xfrm>
                    <a:prstGeom prst="rect">
                      <a:avLst/>
                    </a:prstGeom>
                    <a:noFill/>
                    <a:ln>
                      <a:noFill/>
                    </a:ln>
                  </pic:spPr>
                </pic:pic>
              </a:graphicData>
            </a:graphic>
          </wp:inline>
        </w:drawing>
      </w:r>
    </w:p>
    <w:p w14:paraId="0B20FD5C" w14:textId="77777777" w:rsidR="00AC43DC" w:rsidRPr="006148C4" w:rsidRDefault="00AC43DC" w:rsidP="00230679">
      <w:pPr>
        <w:spacing w:after="0" w:line="360" w:lineRule="auto"/>
        <w:rPr>
          <w:rFonts w:ascii="Arial" w:hAnsi="Arial" w:cs="Arial"/>
          <w:b/>
          <w:sz w:val="20"/>
          <w:szCs w:val="20"/>
          <w:lang w:val="es-ES" w:eastAsia="es-ES"/>
        </w:rPr>
      </w:pPr>
      <w:r w:rsidRPr="006148C4">
        <w:rPr>
          <w:rFonts w:ascii="Arial" w:hAnsi="Arial" w:cs="Arial"/>
          <w:b/>
          <w:sz w:val="20"/>
          <w:szCs w:val="20"/>
          <w:lang w:val="es-US" w:eastAsia="es-ES"/>
        </w:rPr>
        <w:t>Fig 1.0</w:t>
      </w:r>
    </w:p>
    <w:p w14:paraId="0BA45AF6" w14:textId="04A1C88C" w:rsidR="00AC43DC" w:rsidRDefault="00AC43DC" w:rsidP="00230679">
      <w:pPr>
        <w:spacing w:after="0" w:line="360" w:lineRule="auto"/>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4D975B0E" w14:textId="2731700D" w:rsidR="002765FA" w:rsidRDefault="002765FA" w:rsidP="00230679">
      <w:pPr>
        <w:pStyle w:val="Ttulo4"/>
        <w:spacing w:before="0"/>
      </w:pPr>
      <w:r>
        <w:t>Índices de Elasticsearch</w:t>
      </w:r>
    </w:p>
    <w:p w14:paraId="2EA458E6" w14:textId="110F89D8" w:rsidR="002765FA" w:rsidRDefault="002765FA" w:rsidP="00230679">
      <w:pPr>
        <w:spacing w:after="0" w:line="360" w:lineRule="auto"/>
        <w:jc w:val="both"/>
        <w:rPr>
          <w:rFonts w:ascii="Arial" w:hAnsi="Arial" w:cs="Arial"/>
          <w:lang w:val="es-US"/>
        </w:rPr>
      </w:pPr>
      <w:r w:rsidRPr="003E2640">
        <w:rPr>
          <w:rFonts w:ascii="Arial" w:hAnsi="Arial" w:cs="Arial"/>
          <w:lang w:val="es-US"/>
        </w:rPr>
        <w:t>Un índice en Elasticsearch es un espacio lógico que contiene una colección de documentos, donde cada documento es una colección de campos, que son pares clave-valor que contienen tus datos. A diferencia de los índices en bases de datos relacionales, los índices de Elasticsearch son más flexibles y no requieren una definición de esquema de antemano. Esto permite importar datos sin necesidad de definir previamente el esquema, lo que facilita el inicio rápido o la adaptación a campos inesperados en los documentos</w:t>
      </w:r>
      <w:r w:rsidR="003E2640">
        <w:rPr>
          <w:rFonts w:ascii="Arial" w:hAnsi="Arial" w:cs="Arial"/>
          <w:lang w:val="es-US"/>
        </w:rPr>
        <w:t>.</w:t>
      </w:r>
      <w:r w:rsidR="00184EA4">
        <w:rPr>
          <w:rFonts w:ascii="Arial" w:hAnsi="Arial" w:cs="Arial"/>
          <w:lang w:val="es-US"/>
        </w:rPr>
        <w:t xml:space="preserve"> </w:t>
      </w:r>
      <w:r w:rsidR="00184EA4">
        <w:rPr>
          <w:rFonts w:ascii="Arial" w:hAnsi="Arial" w:cs="Arial"/>
          <w:lang w:val="es-US"/>
        </w:rPr>
        <w:fldChar w:fldCharType="begin"/>
      </w:r>
      <w:r w:rsidR="00C90DAC">
        <w:rPr>
          <w:rFonts w:ascii="Arial" w:hAnsi="Arial" w:cs="Arial"/>
          <w:lang w:val="es-US"/>
        </w:rPr>
        <w:instrText xml:space="preserve"> ADDIN ZOTERO_ITEM CSL_CITATION {"citationID":"oNtlTeiF","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184EA4">
        <w:rPr>
          <w:rFonts w:ascii="Arial" w:hAnsi="Arial" w:cs="Arial"/>
          <w:lang w:val="es-US"/>
        </w:rPr>
        <w:fldChar w:fldCharType="separate"/>
      </w:r>
      <w:r w:rsidR="00C90DAC" w:rsidRPr="00AD5558">
        <w:rPr>
          <w:rFonts w:ascii="Arial" w:hAnsi="Arial" w:cs="Arial"/>
          <w:lang w:val="es-US"/>
        </w:rPr>
        <w:t>[13]</w:t>
      </w:r>
      <w:r w:rsidR="00184EA4">
        <w:rPr>
          <w:rFonts w:ascii="Arial" w:hAnsi="Arial" w:cs="Arial"/>
          <w:lang w:val="es-US"/>
        </w:rPr>
        <w:fldChar w:fldCharType="end"/>
      </w:r>
    </w:p>
    <w:p w14:paraId="4C25C7C8" w14:textId="75AD1845" w:rsidR="002765FA" w:rsidRDefault="003E2640" w:rsidP="00230679">
      <w:pPr>
        <w:spacing w:after="0" w:line="360" w:lineRule="auto"/>
        <w:jc w:val="both"/>
        <w:rPr>
          <w:rFonts w:ascii="Arial" w:hAnsi="Arial" w:cs="Arial"/>
          <w:lang w:val="es-US"/>
        </w:rPr>
      </w:pPr>
      <w:r w:rsidRPr="0025153E">
        <w:rPr>
          <w:rFonts w:ascii="Arial" w:hAnsi="Arial" w:cs="Arial"/>
          <w:lang w:val="es-US"/>
        </w:rPr>
        <w:t xml:space="preserve">Los índices de Elasticsearch se dividen en fragmentos (shards) y cada fragmento es una instancia de un índice Lucene. Los fragmentos permiten que los datos se distribuyan y sean accesibles de manera eficiente en un entorno distribuido, mejorando así el rendimiento y la escalabilidad. </w:t>
      </w:r>
      <w:r w:rsidR="0025153E" w:rsidRPr="0025153E">
        <w:rPr>
          <w:rFonts w:ascii="Arial" w:hAnsi="Arial" w:cs="Arial"/>
          <w:lang w:val="es-US"/>
        </w:rPr>
        <w:t>Los documentos dentro de un índice de Elasticsearch son almacenados en estructuras de datos dedicadas que corresponden al tipo de datos de los campos.</w:t>
      </w:r>
    </w:p>
    <w:p w14:paraId="72508750" w14:textId="57275D52" w:rsidR="00CB70B5" w:rsidRDefault="00CB70B5" w:rsidP="00230679">
      <w:pPr>
        <w:pStyle w:val="Ttulo4"/>
        <w:spacing w:before="0"/>
      </w:pPr>
      <w:r>
        <w:t>Comparación de los índices de Elasticsearch con las tablas de las bases de datos relacionales</w:t>
      </w:r>
    </w:p>
    <w:p w14:paraId="1C34037C" w14:textId="2A85423C" w:rsidR="00CB70B5" w:rsidRPr="00486293" w:rsidRDefault="00B645C7" w:rsidP="00230679">
      <w:pPr>
        <w:spacing w:after="0" w:line="360" w:lineRule="auto"/>
        <w:jc w:val="both"/>
        <w:rPr>
          <w:rFonts w:ascii="Arial" w:hAnsi="Arial" w:cs="Arial"/>
          <w:lang w:val="es-ES" w:eastAsia="es-ES"/>
        </w:rPr>
      </w:pPr>
      <w:r w:rsidRPr="00486293">
        <w:rPr>
          <w:rFonts w:ascii="Arial" w:hAnsi="Arial" w:cs="Arial"/>
          <w:lang w:val="es-ES" w:eastAsia="es-ES"/>
        </w:rPr>
        <w:t>Las diferencias entre</w:t>
      </w:r>
      <w:r w:rsidR="00041066" w:rsidRPr="00486293">
        <w:rPr>
          <w:rFonts w:ascii="Arial" w:hAnsi="Arial" w:cs="Arial"/>
          <w:lang w:val="es-ES" w:eastAsia="es-ES"/>
        </w:rPr>
        <w:t xml:space="preserve"> un índice de Elasticsearch y una tabla de una base de datos relacional son las siguientes: </w:t>
      </w:r>
    </w:p>
    <w:p w14:paraId="43656598" w14:textId="6F8DED03" w:rsidR="00486293" w:rsidRPr="00486293" w:rsidRDefault="00486293" w:rsidP="00404695">
      <w:pPr>
        <w:numPr>
          <w:ilvl w:val="0"/>
          <w:numId w:val="45"/>
        </w:numPr>
        <w:spacing w:after="0" w:line="360" w:lineRule="auto"/>
        <w:jc w:val="both"/>
        <w:rPr>
          <w:rFonts w:ascii="Arial" w:hAnsi="Arial" w:cs="Arial"/>
          <w:lang w:val="es-US"/>
        </w:rPr>
      </w:pPr>
      <w:r w:rsidRPr="00486293">
        <w:rPr>
          <w:rStyle w:val="Textoennegrita"/>
          <w:rFonts w:ascii="Arial" w:hAnsi="Arial" w:cs="Arial"/>
          <w:lang w:val="es-US"/>
        </w:rPr>
        <w:t>Estructura y Organización de Datos</w:t>
      </w:r>
      <w:r w:rsidRPr="00486293">
        <w:rPr>
          <w:rFonts w:ascii="Arial" w:hAnsi="Arial" w:cs="Arial"/>
          <w:lang w:val="es-US"/>
        </w:rPr>
        <w:t xml:space="preserve">: En una base de datos relacional, los datos se organizan en tablas, que son estructuras de filas y columnas. Cada tabla representa una entidad (como usuarios, productos, etc.) y las filas son registros </w:t>
      </w:r>
      <w:r w:rsidRPr="00486293">
        <w:rPr>
          <w:rFonts w:ascii="Arial" w:hAnsi="Arial" w:cs="Arial"/>
          <w:lang w:val="es-US"/>
        </w:rPr>
        <w:lastRenderedPageBreak/>
        <w:t xml:space="preserve">individuales de esa entidad. Por otro lado, un índice de Elasticsearch es una colección de documentos JSON, donde cada documento es una colección de campos clave-valor. </w:t>
      </w:r>
    </w:p>
    <w:p w14:paraId="23F74A91" w14:textId="5759A153" w:rsidR="00486293" w:rsidRPr="00486293" w:rsidRDefault="00486293" w:rsidP="00404695">
      <w:pPr>
        <w:numPr>
          <w:ilvl w:val="0"/>
          <w:numId w:val="46"/>
        </w:numPr>
        <w:spacing w:after="0" w:line="360" w:lineRule="auto"/>
        <w:jc w:val="both"/>
        <w:rPr>
          <w:rFonts w:ascii="Arial" w:hAnsi="Arial" w:cs="Arial"/>
          <w:lang w:val="es-US"/>
        </w:rPr>
      </w:pPr>
      <w:r w:rsidRPr="00486293">
        <w:rPr>
          <w:rStyle w:val="Textoennegrita"/>
          <w:rFonts w:ascii="Arial" w:hAnsi="Arial" w:cs="Arial"/>
          <w:lang w:val="es-US"/>
        </w:rPr>
        <w:t>Esquema</w:t>
      </w:r>
      <w:r w:rsidRPr="00486293">
        <w:rPr>
          <w:rFonts w:ascii="Arial" w:hAnsi="Arial" w:cs="Arial"/>
          <w:lang w:val="es-US"/>
        </w:rPr>
        <w:t>: Las bases de datos relacionales requieren un esquema definido para las tablas, especificando los tipos de datos y las restricciones de cada columna. En contraste, Elasticsearch permite importar datos sin necesidad de definir el esquema por anticipado, utilizando mapeo dinámico. Esto facilita el inicio rápido y la adaptación a campos inesperados en los documentos. Sin embargo, también se puede definir un esquema fijo para mejorar el rendimiento una vez que se han establecido los requisitos.</w:t>
      </w:r>
    </w:p>
    <w:p w14:paraId="60F4680D" w14:textId="6B5AB710" w:rsidR="00486293" w:rsidRPr="00486293" w:rsidRDefault="00486293" w:rsidP="00404695">
      <w:pPr>
        <w:numPr>
          <w:ilvl w:val="0"/>
          <w:numId w:val="47"/>
        </w:numPr>
        <w:spacing w:after="0" w:line="360" w:lineRule="auto"/>
        <w:jc w:val="both"/>
        <w:rPr>
          <w:rFonts w:ascii="Arial" w:hAnsi="Arial" w:cs="Arial"/>
          <w:lang w:val="es-US"/>
        </w:rPr>
      </w:pPr>
      <w:r w:rsidRPr="00486293">
        <w:rPr>
          <w:rStyle w:val="Textoennegrita"/>
          <w:rFonts w:ascii="Arial" w:hAnsi="Arial" w:cs="Arial"/>
          <w:lang w:val="es-US"/>
        </w:rPr>
        <w:t>Desnormalización</w:t>
      </w:r>
      <w:r w:rsidRPr="00486293">
        <w:rPr>
          <w:rFonts w:ascii="Arial" w:hAnsi="Arial" w:cs="Arial"/>
          <w:lang w:val="es-US"/>
        </w:rPr>
        <w:t>: En las bases de datos relacionales, la normalización se utiliza para reducir la redundancia de datos y garantizar la consistencia. Por el contrario, en Elasticsearch, la desnormalización es una práctica común, donde se almacenan todos los datos relevantes relacionados en un solo documento de JSON. Esto permite una recuperación más rápida y eficiente de los datos durante las operaciones de búsqueda.</w:t>
      </w:r>
    </w:p>
    <w:p w14:paraId="1B48B096" w14:textId="7E50A4C8" w:rsidR="00486293" w:rsidRPr="00486293" w:rsidRDefault="00486293" w:rsidP="00404695">
      <w:pPr>
        <w:numPr>
          <w:ilvl w:val="0"/>
          <w:numId w:val="48"/>
        </w:numPr>
        <w:spacing w:after="0" w:line="360" w:lineRule="auto"/>
        <w:jc w:val="both"/>
        <w:rPr>
          <w:rFonts w:ascii="Arial" w:hAnsi="Arial" w:cs="Arial"/>
          <w:lang w:val="es-US"/>
        </w:rPr>
      </w:pPr>
      <w:r w:rsidRPr="00486293">
        <w:rPr>
          <w:rStyle w:val="Textoennegrita"/>
          <w:rFonts w:ascii="Arial" w:hAnsi="Arial" w:cs="Arial"/>
          <w:lang w:val="es-US"/>
        </w:rPr>
        <w:t>Índices Invertidos</w:t>
      </w:r>
      <w:r w:rsidRPr="00486293">
        <w:rPr>
          <w:rFonts w:ascii="Arial" w:hAnsi="Arial" w:cs="Arial"/>
          <w:lang w:val="es-US"/>
        </w:rPr>
        <w:t xml:space="preserve">: </w:t>
      </w:r>
      <w:r w:rsidR="00217A7C">
        <w:rPr>
          <w:rFonts w:ascii="Arial" w:hAnsi="Arial" w:cs="Arial"/>
          <w:lang w:val="es-US"/>
        </w:rPr>
        <w:t xml:space="preserve">Como se explicaba anteriormente </w:t>
      </w:r>
      <w:r w:rsidRPr="00486293">
        <w:rPr>
          <w:rFonts w:ascii="Arial" w:hAnsi="Arial" w:cs="Arial"/>
          <w:lang w:val="es-US"/>
        </w:rPr>
        <w:t>Elasticsearch utiliza índices invertidos para realizar búsquedas de texto completo de manera eficiente. Esto significa que, en lugar de buscar directamente en los documentos, Elasticsearch busca en un índice que mapea términos a los documentos que los contienen, lo que permite búsquedas rápidas y precisas.</w:t>
      </w:r>
    </w:p>
    <w:p w14:paraId="554AAF18" w14:textId="28902BAA" w:rsidR="00486293" w:rsidRPr="00486293" w:rsidRDefault="00486293" w:rsidP="00404695">
      <w:pPr>
        <w:numPr>
          <w:ilvl w:val="0"/>
          <w:numId w:val="49"/>
        </w:numPr>
        <w:spacing w:after="0" w:line="360" w:lineRule="auto"/>
        <w:jc w:val="both"/>
        <w:rPr>
          <w:rFonts w:ascii="Arial" w:hAnsi="Arial" w:cs="Arial"/>
          <w:lang w:val="es-US"/>
        </w:rPr>
      </w:pPr>
      <w:r w:rsidRPr="00486293">
        <w:rPr>
          <w:rStyle w:val="Textoennegrita"/>
          <w:rFonts w:ascii="Arial" w:hAnsi="Arial" w:cs="Arial"/>
          <w:lang w:val="es-US"/>
        </w:rPr>
        <w:t>Tipos de Datos</w:t>
      </w:r>
      <w:r w:rsidRPr="00486293">
        <w:rPr>
          <w:rFonts w:ascii="Arial" w:hAnsi="Arial" w:cs="Arial"/>
          <w:lang w:val="es-US"/>
        </w:rPr>
        <w:t>: Elasticsearch puede indexar muchos tipos de datos, incluyendo datos de texto, numéricos, y de geolocalización. Esto contrasta con las bases de datos relacionales, que suelen ser más restrictivas en los tipos de datos que pueden almacenarse en las columnas.</w:t>
      </w:r>
      <w:r w:rsidR="0094170F">
        <w:rPr>
          <w:rFonts w:ascii="Arial" w:hAnsi="Arial" w:cs="Arial"/>
          <w:lang w:val="es-US"/>
        </w:rPr>
        <w:fldChar w:fldCharType="begin"/>
      </w:r>
      <w:r w:rsidR="0094170F">
        <w:rPr>
          <w:rFonts w:ascii="Arial" w:hAnsi="Arial" w:cs="Arial"/>
          <w:lang w:val="es-US"/>
        </w:rPr>
        <w:instrText xml:space="preserve"> ADDIN ZOTERO_ITEM CSL_CITATION {"citationID":"JswlfzIV","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94170F">
        <w:rPr>
          <w:rFonts w:ascii="Arial" w:hAnsi="Arial" w:cs="Arial"/>
          <w:lang w:val="es-US"/>
        </w:rPr>
        <w:fldChar w:fldCharType="separate"/>
      </w:r>
      <w:r w:rsidR="0094170F" w:rsidRPr="0094170F">
        <w:rPr>
          <w:rFonts w:ascii="Arial" w:hAnsi="Arial" w:cs="Arial"/>
        </w:rPr>
        <w:t>[13]</w:t>
      </w:r>
      <w:r w:rsidR="0094170F">
        <w:rPr>
          <w:rFonts w:ascii="Arial" w:hAnsi="Arial" w:cs="Arial"/>
          <w:lang w:val="es-US"/>
        </w:rPr>
        <w:fldChar w:fldCharType="end"/>
      </w:r>
    </w:p>
    <w:p w14:paraId="3B424D1C" w14:textId="77777777" w:rsidR="007C37DB" w:rsidRDefault="007C37DB" w:rsidP="00230679">
      <w:pPr>
        <w:pStyle w:val="Ttulo3"/>
        <w:spacing w:after="0"/>
      </w:pPr>
      <w:bookmarkStart w:id="21" w:name="_Toc163212758"/>
      <w:r w:rsidRPr="00FC1A4C">
        <w:t>Git</w:t>
      </w:r>
      <w:bookmarkEnd w:id="21"/>
    </w:p>
    <w:p w14:paraId="7994F86B" w14:textId="4035486D"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ypCYHFbo","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630B2B7D" w14:textId="31FF4C76"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permite a los usuarios realizar un seguimiento de los cambios en los archivos de un proyecto, lo que facilita la colaboración y la resolución de conflictos. Además, Git permite a los usuarios revertir a una versión anterior de un proyecto si se produce un error o un bug. </w:t>
      </w:r>
      <w:r w:rsidRPr="00FA784E">
        <w:rPr>
          <w:rFonts w:ascii="Arial" w:hAnsi="Arial" w:cs="Arial"/>
          <w:lang w:val="es-US" w:eastAsia="es-ES"/>
        </w:rPr>
        <w:lastRenderedPageBreak/>
        <w:t>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Nvrc8EvD","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Pr="00FA784E">
        <w:rPr>
          <w:rFonts w:ascii="Arial" w:hAnsi="Arial" w:cs="Arial"/>
          <w:lang w:val="es-US" w:eastAsia="es-ES"/>
        </w:rPr>
        <w:t>.</w:t>
      </w:r>
    </w:p>
    <w:p w14:paraId="3E9035C0" w14:textId="557558EA"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CyOCbVTW","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230679">
      <w:pPr>
        <w:pStyle w:val="Ttulo3"/>
        <w:spacing w:after="0"/>
      </w:pPr>
      <w:bookmarkStart w:id="22" w:name="_Toc163212759"/>
      <w:r>
        <w:t>Modelos para el reconocimiento de entidades nombradas</w:t>
      </w:r>
      <w:bookmarkEnd w:id="22"/>
    </w:p>
    <w:p w14:paraId="44E118F0" w14:textId="77777777" w:rsidR="00BD2592" w:rsidRPr="00804132" w:rsidRDefault="00BD2592" w:rsidP="00230679">
      <w:pPr>
        <w:pStyle w:val="Ttulo4"/>
        <w:spacing w:before="0"/>
      </w:pPr>
      <w:r w:rsidRPr="00804132">
        <w:t>Spacy</w:t>
      </w:r>
    </w:p>
    <w:p w14:paraId="0A8684E9" w14:textId="6AE6CD98" w:rsidR="00AB07C9" w:rsidRDefault="008A37D4" w:rsidP="0023067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VxGI4GET","properties":{"formattedCitation":"[15]","plainCitation":"[15]","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15]</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230679">
      <w:pPr>
        <w:pStyle w:val="Ttulo4"/>
        <w:spacing w:before="0"/>
      </w:pPr>
      <w:r w:rsidRPr="008D423B">
        <w:t>Bert</w:t>
      </w:r>
    </w:p>
    <w:p w14:paraId="1AB88E63" w14:textId="21A4AE4D"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4rpoR49","properties":{"formattedCitation":"[16]","plainCitation":"[16]","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6]</w:t>
      </w:r>
      <w:r w:rsidR="00692390">
        <w:rPr>
          <w:rFonts w:ascii="Arial" w:hAnsi="Arial" w:cs="Arial"/>
          <w:lang w:val="es-US" w:eastAsia="es-ES"/>
        </w:rPr>
        <w:fldChar w:fldCharType="end"/>
      </w:r>
    </w:p>
    <w:p w14:paraId="353B2596" w14:textId="77777777" w:rsidR="008D423B" w:rsidRPr="008D423B" w:rsidRDefault="008D423B" w:rsidP="00230679">
      <w:pPr>
        <w:pStyle w:val="Ttulo4"/>
        <w:spacing w:before="0"/>
      </w:pPr>
      <w:r w:rsidRPr="008D423B">
        <w:t>Flair</w:t>
      </w:r>
    </w:p>
    <w:p w14:paraId="391DB91E" w14:textId="43DB82A9" w:rsidR="008D423B"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uJ1HlUh","properties":{"formattedCitation":"[17]","plainCitation":"[17]","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7]</w:t>
      </w:r>
      <w:r w:rsidR="00692390">
        <w:rPr>
          <w:rFonts w:ascii="Arial" w:hAnsi="Arial" w:cs="Arial"/>
          <w:lang w:val="es-US" w:eastAsia="es-ES"/>
        </w:rPr>
        <w:fldChar w:fldCharType="end"/>
      </w:r>
    </w:p>
    <w:p w14:paraId="445394A2" w14:textId="77777777" w:rsidR="00692390" w:rsidRPr="004A38E2" w:rsidRDefault="00692390" w:rsidP="00230679">
      <w:pPr>
        <w:pStyle w:val="Ttulo4"/>
        <w:spacing w:before="0"/>
      </w:pPr>
      <w:r w:rsidRPr="004A38E2">
        <w:t>NLTK</w:t>
      </w:r>
    </w:p>
    <w:p w14:paraId="5579D16F" w14:textId="6340C16D"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C90DAC">
        <w:rPr>
          <w:rFonts w:ascii="Arial" w:hAnsi="Arial" w:cs="Arial"/>
          <w:lang w:val="es-US" w:eastAsia="es-ES"/>
        </w:rPr>
        <w:instrText xml:space="preserve"> ADDIN ZOTERO_ITEM CSL_CITATION {"citationID":"8PKNqDTM","properties":{"formattedCitation":"[18]","plainCitation":"[18]","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C90DAC" w:rsidRPr="00C90DAC">
        <w:rPr>
          <w:rFonts w:ascii="Arial" w:hAnsi="Arial" w:cs="Arial"/>
          <w:lang w:val="es-US"/>
        </w:rPr>
        <w:t>[18]</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lastRenderedPageBreak/>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C90DAC">
        <w:rPr>
          <w:rFonts w:ascii="Arial" w:hAnsi="Arial" w:cs="Arial"/>
          <w:lang w:val="es-US" w:eastAsia="es-ES"/>
        </w:rPr>
        <w:instrText xml:space="preserve"> ADDIN ZOTERO_ITEM CSL_CITATION {"citationID":"kKEAzC8Z","properties":{"formattedCitation":"[19]","plainCitation":"[19]","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C90DAC" w:rsidRPr="00C90DAC">
        <w:rPr>
          <w:rFonts w:ascii="Arial" w:hAnsi="Arial" w:cs="Arial"/>
          <w:lang w:val="es-US"/>
        </w:rPr>
        <w:t>[19]</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7984432B"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C90DAC">
        <w:rPr>
          <w:rFonts w:ascii="Arial" w:hAnsi="Arial" w:cs="Arial"/>
          <w:lang w:val="es-US" w:eastAsia="es-ES"/>
        </w:rPr>
        <w:instrText xml:space="preserve"> ADDIN ZOTERO_ITEM CSL_CITATION {"citationID":"upH6Qnky","properties":{"formattedCitation":"[20]","plainCitation":"[20]","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C90DAC" w:rsidRPr="00C90DAC">
        <w:rPr>
          <w:rFonts w:ascii="Arial" w:hAnsi="Arial" w:cs="Arial"/>
          <w:lang w:val="es-US"/>
        </w:rPr>
        <w:t>[20]</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230679">
      <w:pPr>
        <w:spacing w:after="0" w:line="360" w:lineRule="auto"/>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AD5558" w:rsidP="00230679">
            <w:pPr>
              <w:spacing w:line="360" w:lineRule="auto"/>
              <w:rPr>
                <w:rFonts w:ascii="Arial" w:hAnsi="Arial" w:cs="Arial"/>
                <w:sz w:val="22"/>
                <w:szCs w:val="22"/>
                <w:lang w:eastAsia="es-ES"/>
              </w:rPr>
            </w:pPr>
            <w:hyperlink r:id="rId12"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3" w:tooltip="https://spacy.io/api/morphologizer" w:history="1">
              <w:r w:rsidR="00C84576" w:rsidRPr="006E0F3E">
                <w:rPr>
                  <w:rStyle w:val="CdigoHTML"/>
                  <w:rFonts w:ascii="Arial" w:hAnsi="Arial" w:cs="Arial"/>
                  <w:color w:val="000000" w:themeColor="text1"/>
                  <w:sz w:val="22"/>
                  <w:szCs w:val="22"/>
                  <w:lang w:eastAsia="es-ES"/>
                </w:rPr>
                <w:t>morphologizer</w:t>
              </w:r>
            </w:hyperlink>
            <w:r w:rsidR="00C84576" w:rsidRPr="006E0F3E">
              <w:rPr>
                <w:rFonts w:ascii="Arial" w:hAnsi="Arial" w:cs="Arial"/>
                <w:color w:val="000000" w:themeColor="text1"/>
                <w:sz w:val="22"/>
                <w:szCs w:val="22"/>
                <w:lang w:eastAsia="es-ES"/>
              </w:rPr>
              <w:t xml:space="preserve">, </w:t>
            </w:r>
            <w:hyperlink r:id="rId14"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5" w:tooltip="https://spacy.io/api/sentencerecognizer" w:history="1">
              <w:r w:rsidR="00C84576" w:rsidRPr="006E0F3E">
                <w:rPr>
                  <w:rStyle w:val="CdigoHTML"/>
                  <w:rFonts w:ascii="Arial" w:hAnsi="Arial" w:cs="Arial"/>
                  <w:color w:val="000000" w:themeColor="text1"/>
                  <w:sz w:val="22"/>
                  <w:szCs w:val="22"/>
                  <w:lang w:eastAsia="es-ES"/>
                </w:rPr>
                <w:t>senter</w:t>
              </w:r>
            </w:hyperlink>
            <w:r w:rsidR="00C84576" w:rsidRPr="006E0F3E">
              <w:rPr>
                <w:rFonts w:ascii="Arial" w:hAnsi="Arial" w:cs="Arial"/>
                <w:color w:val="000000" w:themeColor="text1"/>
                <w:sz w:val="22"/>
                <w:szCs w:val="22"/>
                <w:lang w:eastAsia="es-ES"/>
              </w:rPr>
              <w:t xml:space="preserve">, </w:t>
            </w:r>
            <w:hyperlink r:id="rId16" w:tooltip="https://spacy.io/api/attributeruler" w:history="1">
              <w:r w:rsidR="00C84576" w:rsidRPr="006E0F3E">
                <w:rPr>
                  <w:rStyle w:val="CdigoHTML"/>
                  <w:rFonts w:ascii="Arial" w:hAnsi="Arial" w:cs="Arial"/>
                  <w:color w:val="000000" w:themeColor="text1"/>
                  <w:sz w:val="22"/>
                  <w:szCs w:val="22"/>
                  <w:lang w:eastAsia="es-ES"/>
                </w:rPr>
                <w:t>attribute_ruler</w:t>
              </w:r>
            </w:hyperlink>
            <w:r w:rsidR="00C84576" w:rsidRPr="006E0F3E">
              <w:rPr>
                <w:rFonts w:ascii="Arial" w:hAnsi="Arial" w:cs="Arial"/>
                <w:color w:val="000000" w:themeColor="text1"/>
                <w:sz w:val="22"/>
                <w:szCs w:val="22"/>
                <w:lang w:eastAsia="es-ES"/>
              </w:rPr>
              <w:t xml:space="preserve">, </w:t>
            </w:r>
            <w:hyperlink r:id="rId17" w:tooltip="https://spacy.io/api/lemmatizer" w:history="1">
              <w:r w:rsidR="00C84576" w:rsidRPr="006E0F3E">
                <w:rPr>
                  <w:rStyle w:val="CdigoHTML"/>
                  <w:rFonts w:ascii="Arial" w:hAnsi="Arial" w:cs="Arial"/>
                  <w:color w:val="000000" w:themeColor="text1"/>
                  <w:sz w:val="22"/>
                  <w:szCs w:val="22"/>
                  <w:lang w:eastAsia="es-ES"/>
                </w:rPr>
                <w:t>lemmatizer</w:t>
              </w:r>
            </w:hyperlink>
            <w:r w:rsidR="00C84576" w:rsidRPr="006E0F3E">
              <w:rPr>
                <w:rFonts w:ascii="Arial" w:hAnsi="Arial" w:cs="Arial"/>
                <w:color w:val="000000" w:themeColor="text1"/>
                <w:sz w:val="22"/>
                <w:szCs w:val="22"/>
                <w:lang w:eastAsia="es-ES"/>
              </w:rPr>
              <w:t xml:space="preserve">, </w:t>
            </w:r>
            <w:hyperlink r:id="rId18" w:tooltip="https://spacy.io/api/entityrecognizer" w:history="1">
              <w:r w:rsidR="00C84576" w:rsidRPr="006E0F3E">
                <w:rPr>
                  <w:rStyle w:val="CdigoHTML"/>
                  <w:rFonts w:ascii="Arial" w:hAnsi="Arial" w:cs="Arial"/>
                  <w:color w:val="000000" w:themeColor="text1"/>
                  <w:sz w:val="22"/>
                  <w:szCs w:val="22"/>
                  <w:lang w:eastAsia="es-ES"/>
                </w:rPr>
                <w:t>ner</w:t>
              </w:r>
            </w:hyperlink>
          </w:p>
        </w:tc>
        <w:tc>
          <w:tcPr>
            <w:tcW w:w="1812" w:type="dxa"/>
          </w:tcPr>
          <w:p w14:paraId="4B7DBBC7" w14:textId="77777777" w:rsidR="00C84576" w:rsidRPr="006E0F3E" w:rsidRDefault="00C8457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230679">
            <w:pPr>
              <w:spacing w:line="360" w:lineRule="auto"/>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230679">
            <w:pPr>
              <w:spacing w:line="360" w:lineRule="auto"/>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lastRenderedPageBreak/>
              <w:t>NLTK</w:t>
            </w:r>
          </w:p>
        </w:tc>
        <w:tc>
          <w:tcPr>
            <w:tcW w:w="1536" w:type="dxa"/>
          </w:tcPr>
          <w:p w14:paraId="653485B1"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230679">
            <w:pPr>
              <w:spacing w:line="360" w:lineRule="auto"/>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6148C4" w:rsidRDefault="00273DF7"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0 Comparación de los modelos de reconocimiento de entidades</w:t>
      </w:r>
    </w:p>
    <w:p w14:paraId="3F868C7E" w14:textId="3F983AD5" w:rsidR="00501E8E" w:rsidRPr="006E11A6" w:rsidRDefault="00F724F2" w:rsidP="00230679">
      <w:pPr>
        <w:spacing w:after="0" w:line="360" w:lineRule="auto"/>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230679">
      <w:pPr>
        <w:pStyle w:val="Ttulo3"/>
        <w:spacing w:after="0"/>
      </w:pPr>
      <w:bookmarkStart w:id="24" w:name="_Toc163212760"/>
      <w:r>
        <w:t>Modelos generadores de oraciones</w:t>
      </w:r>
      <w:bookmarkEnd w:id="24"/>
    </w:p>
    <w:p w14:paraId="5544F584" w14:textId="77777777"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30679">
      <w:pPr>
        <w:spacing w:after="0" w:line="360" w:lineRule="auto"/>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30679">
      <w:pPr>
        <w:spacing w:after="0" w:line="360" w:lineRule="auto"/>
        <w:jc w:val="both"/>
        <w:rPr>
          <w:rFonts w:ascii="Arial" w:hAnsi="Arial" w:cs="Arial"/>
          <w:b/>
          <w:lang w:val="es-US" w:eastAsia="es-ES"/>
        </w:rPr>
      </w:pPr>
      <w:commentRangeStart w:id="25"/>
      <w:r w:rsidRPr="006E0F3E">
        <w:rPr>
          <w:rFonts w:ascii="Arial" w:hAnsi="Arial" w:cs="Arial"/>
          <w:b/>
          <w:lang w:val="es-US" w:eastAsia="es-ES"/>
        </w:rPr>
        <w:t>GPT-4</w:t>
      </w:r>
      <w:commentRangeEnd w:id="25"/>
      <w:r w:rsidR="005B0EFF">
        <w:rPr>
          <w:rStyle w:val="Refdecomentario"/>
        </w:rPr>
        <w:commentReference w:id="25"/>
      </w:r>
    </w:p>
    <w:p w14:paraId="6D6C79B5" w14:textId="7777777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F0AC45D" w14:textId="0B3D4834" w:rsidR="00963BE7"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snEqHFYU","properties":{"formattedCitation":"[21]","plainCitation":"[21]","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1]</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30679">
      <w:pPr>
        <w:spacing w:after="0" w:line="360" w:lineRule="auto"/>
        <w:jc w:val="both"/>
        <w:rPr>
          <w:rFonts w:ascii="Arial" w:hAnsi="Arial" w:cs="Arial"/>
          <w:b/>
          <w:lang w:val="es-US" w:eastAsia="es-ES"/>
        </w:rPr>
      </w:pPr>
      <w:r w:rsidRPr="00E84B62">
        <w:rPr>
          <w:rFonts w:ascii="Arial" w:hAnsi="Arial" w:cs="Arial"/>
          <w:b/>
          <w:lang w:val="es-US" w:eastAsia="es-ES"/>
        </w:rPr>
        <w:lastRenderedPageBreak/>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sz w:val="22"/>
                <w:szCs w:val="22"/>
                <w:lang w:val="es-US" w:eastAsia="es-ES"/>
              </w:rPr>
            </w:pPr>
            <w:bookmarkStart w:id="26"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r w:rsidR="00691D7D">
              <w:rPr>
                <w:rFonts w:ascii="Arial" w:hAnsi="Arial" w:cs="Arial"/>
                <w:sz w:val="22"/>
                <w:szCs w:val="22"/>
                <w:lang w:eastAsia="es-ES"/>
              </w:rPr>
              <w:t>000 millones</w:t>
            </w:r>
          </w:p>
        </w:tc>
        <w:tc>
          <w:tcPr>
            <w:tcW w:w="2207" w:type="dxa"/>
          </w:tcPr>
          <w:p w14:paraId="4EF7A3F5" w14:textId="5F845252" w:rsidR="00AB3EB7" w:rsidRPr="006E0F3E"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691D7D">
              <w:rPr>
                <w:rFonts w:ascii="Arial" w:hAnsi="Arial" w:cs="Arial"/>
                <w:sz w:val="22"/>
                <w:szCs w:val="22"/>
                <w:lang w:val="es-US" w:eastAsia="es-ES"/>
              </w:rPr>
              <w:t>000 millones</w:t>
            </w:r>
            <w:r w:rsidR="00F5534E" w:rsidRPr="006E0F3E">
              <w:rPr>
                <w:rFonts w:ascii="Arial" w:hAnsi="Arial" w:cs="Arial"/>
                <w:sz w:val="22"/>
                <w:szCs w:val="22"/>
                <w:lang w:val="es-US" w:eastAsia="es-ES"/>
              </w:rPr>
              <w:t>– 175.</w:t>
            </w:r>
            <w:r w:rsidR="00691D7D">
              <w:rPr>
                <w:rFonts w:ascii="Arial" w:hAnsi="Arial" w:cs="Arial"/>
                <w:sz w:val="22"/>
                <w:szCs w:val="22"/>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w:t>
            </w:r>
            <w:r w:rsidR="003B0EBB">
              <w:rPr>
                <w:rFonts w:ascii="Arial" w:hAnsi="Arial" w:cs="Arial"/>
                <w:sz w:val="22"/>
                <w:szCs w:val="22"/>
                <w:lang w:val="es-US" w:eastAsia="es-ES"/>
              </w:rPr>
              <w:t>0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r w:rsidR="005D0D60" w:rsidRPr="006E0F3E">
              <w:rPr>
                <w:rFonts w:ascii="Arial" w:hAnsi="Arial" w:cs="Arial"/>
                <w:sz w:val="22"/>
                <w:szCs w:val="22"/>
                <w:lang w:val="es-US" w:eastAsia="es-ES"/>
              </w:rPr>
              <w:t xml:space="preserve"> – 176</w:t>
            </w:r>
            <w:r w:rsidR="003B0EBB">
              <w:rPr>
                <w:rFonts w:ascii="Arial" w:hAnsi="Arial" w:cs="Arial"/>
                <w:sz w:val="22"/>
                <w:szCs w:val="22"/>
                <w:lang w:val="es-US" w:eastAsia="es-ES"/>
              </w:rPr>
              <w:t>.00</w:t>
            </w:r>
            <w:r w:rsidR="00F5534E" w:rsidRPr="003B0EBB">
              <w:rPr>
                <w:rFonts w:ascii="Arial" w:hAnsi="Arial" w:cs="Arial"/>
                <w:sz w:val="22"/>
                <w:szCs w:val="22"/>
                <w:lang w:val="es-US" w:eastAsia="es-ES"/>
              </w:rPr>
              <w:t>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6"/>
    <w:p w14:paraId="23FB6044" w14:textId="661BC2EB" w:rsidR="006A2318" w:rsidRPr="006148C4" w:rsidRDefault="006828DC" w:rsidP="00230679">
      <w:pPr>
        <w:spacing w:after="0" w:line="360" w:lineRule="auto"/>
        <w:jc w:val="both"/>
        <w:rPr>
          <w:rFonts w:ascii="Arial" w:hAnsi="Arial" w:cs="Arial"/>
          <w:b/>
          <w:sz w:val="20"/>
          <w:szCs w:val="20"/>
          <w:lang w:val="es-US" w:eastAsia="es-ES"/>
        </w:rPr>
      </w:pPr>
      <w:r w:rsidRPr="006148C4">
        <w:rPr>
          <w:rFonts w:ascii="Arial" w:eastAsia="Times New Roman" w:hAnsi="Arial" w:cs="Arial"/>
          <w:b/>
          <w:sz w:val="20"/>
          <w:szCs w:val="20"/>
          <w:lang w:val="es-US"/>
        </w:rPr>
        <w:t>Tabla</w:t>
      </w:r>
      <w:r w:rsidR="006A2318" w:rsidRPr="006148C4">
        <w:rPr>
          <w:rFonts w:ascii="Arial" w:eastAsia="Times New Roman" w:hAnsi="Arial" w:cs="Arial"/>
          <w:b/>
          <w:sz w:val="20"/>
          <w:szCs w:val="20"/>
          <w:lang w:val="es-US"/>
        </w:rPr>
        <w:t xml:space="preserve"> 1.1</w:t>
      </w:r>
      <w:r w:rsidR="006A2318" w:rsidRPr="006148C4">
        <w:rPr>
          <w:rFonts w:ascii="Arial" w:eastAsia="Times New Roman" w:hAnsi="Arial" w:cs="Arial"/>
          <w:sz w:val="20"/>
          <w:szCs w:val="20"/>
          <w:lang w:val="es-US"/>
        </w:rPr>
        <w:t xml:space="preserve"> </w:t>
      </w:r>
      <w:r w:rsidR="006A2318" w:rsidRPr="006148C4">
        <w:rPr>
          <w:rFonts w:ascii="Arial" w:hAnsi="Arial" w:cs="Arial"/>
          <w:b/>
          <w:sz w:val="20"/>
          <w:szCs w:val="20"/>
          <w:lang w:val="es-US" w:eastAsia="es-ES"/>
        </w:rPr>
        <w:t>Comparación entre Llama 2, GPT-3.5 y GPT-4 para generar oraciones</w:t>
      </w:r>
    </w:p>
    <w:p w14:paraId="3CA77429" w14:textId="0975A594" w:rsidR="000B631C" w:rsidRPr="006A2318"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14:paraId="1040083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2CB28A68" w:rsidR="00E84B62"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C90DAC">
        <w:rPr>
          <w:rFonts w:ascii="Arial" w:eastAsia="Times New Roman" w:hAnsi="Arial" w:cs="Arial"/>
          <w:sz w:val="24"/>
          <w:szCs w:val="24"/>
          <w:lang w:val="es-US"/>
        </w:rPr>
        <w:instrText xml:space="preserve"> ADDIN ZOTERO_ITEM CSL_CITATION {"citationID":"QKveC7ob","properties":{"formattedCitation":"[22]","plainCitation":"[22]","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C90DAC" w:rsidRPr="00C90DAC">
        <w:rPr>
          <w:rFonts w:ascii="Arial" w:hAnsi="Arial" w:cs="Arial"/>
          <w:sz w:val="24"/>
        </w:rPr>
        <w:t>[22]</w:t>
      </w:r>
      <w:r>
        <w:rPr>
          <w:rFonts w:ascii="Arial" w:eastAsia="Times New Roman" w:hAnsi="Arial" w:cs="Arial"/>
          <w:sz w:val="24"/>
          <w:szCs w:val="24"/>
          <w:lang w:val="es-US"/>
        </w:rPr>
        <w:fldChar w:fldCharType="end"/>
      </w:r>
    </w:p>
    <w:p w14:paraId="587494D8" w14:textId="24181A09"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Para lograr crear un set de datos de entrenamiento elegimos el modelo generador de oraciones de llama2</w:t>
      </w:r>
      <w:r w:rsidR="00DA5B43">
        <w:rPr>
          <w:rFonts w:ascii="Arial" w:eastAsia="Times New Roman" w:hAnsi="Arial" w:cs="Arial"/>
          <w:sz w:val="24"/>
          <w:szCs w:val="24"/>
          <w:lang w:val="es-US"/>
        </w:rPr>
        <w:t xml:space="preserve">. El cual tiene como objetivo </w:t>
      </w:r>
      <w:r w:rsidR="00716497">
        <w:rPr>
          <w:rFonts w:ascii="Arial" w:eastAsia="Times New Roman" w:hAnsi="Arial" w:cs="Arial"/>
          <w:sz w:val="24"/>
          <w:szCs w:val="24"/>
          <w:lang w:val="es-US"/>
        </w:rPr>
        <w:t>que,</w:t>
      </w:r>
      <w:r w:rsidR="00DA5B43">
        <w:rPr>
          <w:rFonts w:ascii="Arial" w:eastAsia="Times New Roman" w:hAnsi="Arial" w:cs="Arial"/>
          <w:sz w:val="24"/>
          <w:szCs w:val="24"/>
          <w:lang w:val="es-US"/>
        </w:rPr>
        <w:t xml:space="preserve"> dado una entidad, una descripción y una clasificación a esa entidad, genere un conjunto de oraciones </w:t>
      </w:r>
      <w:r w:rsidR="00716497">
        <w:rPr>
          <w:rFonts w:ascii="Arial" w:eastAsia="Times New Roman" w:hAnsi="Arial" w:cs="Arial"/>
          <w:sz w:val="24"/>
          <w:szCs w:val="24"/>
          <w:lang w:val="es-US"/>
        </w:rPr>
        <w:t xml:space="preserve">que nos servirán para después reentrenar el modelo de Spacy. </w:t>
      </w:r>
    </w:p>
    <w:p w14:paraId="35C19F52" w14:textId="77777777" w:rsidR="001D1444" w:rsidRDefault="001D1444" w:rsidP="00230679">
      <w:pPr>
        <w:pStyle w:val="Ttulo3"/>
        <w:spacing w:after="0"/>
      </w:pPr>
      <w:bookmarkStart w:id="27" w:name="_Toc163212761"/>
      <w:r>
        <w:t>React</w:t>
      </w:r>
      <w:bookmarkEnd w:id="27"/>
    </w:p>
    <w:p w14:paraId="6009DD56" w14:textId="7BEB6E26" w:rsidR="001D1444" w:rsidRDefault="005C2946" w:rsidP="00230679">
      <w:pPr>
        <w:spacing w:after="0" w:line="360" w:lineRule="auto"/>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C90DAC">
        <w:rPr>
          <w:rFonts w:ascii="Arial" w:hAnsi="Arial" w:cs="Arial"/>
          <w:lang w:val="es-US" w:eastAsia="es-ES"/>
        </w:rPr>
        <w:instrText xml:space="preserve"> ADDIN ZOTERO_ITEM CSL_CITATION {"citationID":"qdLHRdiW","properties":{"formattedCitation":"[23]","plainCitation":"[23]","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C90DAC" w:rsidRPr="00C90DAC">
        <w:rPr>
          <w:rFonts w:ascii="Arial" w:hAnsi="Arial" w:cs="Arial"/>
          <w:lang w:val="es-US"/>
        </w:rPr>
        <w:t>[23]</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230679">
      <w:pPr>
        <w:spacing w:after="0" w:line="360" w:lineRule="auto"/>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28" w:name="_Toc163212762"/>
      <w:r>
        <w:lastRenderedPageBreak/>
        <w:t>FastAPI</w:t>
      </w:r>
      <w:bookmarkEnd w:id="28"/>
    </w:p>
    <w:p w14:paraId="67C3C90E" w14:textId="3A9B576D" w:rsidR="00C50457" w:rsidRDefault="00FE7567" w:rsidP="00230679">
      <w:pPr>
        <w:spacing w:after="0" w:line="360" w:lineRule="auto"/>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C90DAC">
        <w:rPr>
          <w:rFonts w:ascii="Arial" w:hAnsi="Arial" w:cs="Arial"/>
          <w:lang w:val="es-US" w:eastAsia="es-ES"/>
        </w:rPr>
        <w:instrText xml:space="preserve"> ADDIN ZOTERO_ITEM CSL_CITATION {"citationID":"hlQh4njA","properties":{"formattedCitation":"[24]","plainCitation":"[24]","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C90DAC" w:rsidRPr="00C90DAC">
        <w:rPr>
          <w:rFonts w:ascii="Arial" w:hAnsi="Arial" w:cs="Arial"/>
        </w:rPr>
        <w:t>[24]</w:t>
      </w:r>
      <w:r w:rsidR="005442DC">
        <w:rPr>
          <w:rFonts w:ascii="Arial" w:hAnsi="Arial" w:cs="Arial"/>
          <w:lang w:val="es-US" w:eastAsia="es-ES"/>
        </w:rPr>
        <w:fldChar w:fldCharType="end"/>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66405A89"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C90DAC">
        <w:rPr>
          <w:rFonts w:ascii="Arial" w:hAnsi="Arial" w:cs="Arial"/>
          <w:lang w:val="es-US" w:eastAsia="es-ES"/>
        </w:rPr>
        <w:instrText xml:space="preserve"> ADDIN ZOTERO_ITEM CSL_CITATION {"citationID":"62JRWEW6","properties":{"formattedCitation":"[25]","plainCitation":"[25]","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C90DAC" w:rsidRPr="00C90DAC">
        <w:rPr>
          <w:rFonts w:ascii="Arial" w:hAnsi="Arial" w:cs="Arial"/>
        </w:rPr>
        <w:t>[25]</w:t>
      </w:r>
      <w:r w:rsidR="00281F0C">
        <w:rPr>
          <w:rFonts w:ascii="Arial" w:hAnsi="Arial" w:cs="Arial"/>
          <w:lang w:val="es-US" w:eastAsia="es-ES"/>
        </w:rPr>
        <w:fldChar w:fldCharType="end"/>
      </w:r>
    </w:p>
    <w:p w14:paraId="5EA29669" w14:textId="77777777" w:rsidR="00151290" w:rsidRDefault="00151290" w:rsidP="00230679">
      <w:pPr>
        <w:pStyle w:val="Ttulo3"/>
        <w:spacing w:after="0"/>
      </w:pPr>
      <w:bookmarkStart w:id="29" w:name="_Toc163212763"/>
      <w:r>
        <w:t>XP</w:t>
      </w:r>
      <w:bookmarkEnd w:id="29"/>
    </w:p>
    <w:p w14:paraId="1E7111AA" w14:textId="77777777"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65D2E5E4" w:rsidR="003B11BD" w:rsidRDefault="003B11BD" w:rsidP="00230679">
      <w:pPr>
        <w:spacing w:after="0" w:line="360" w:lineRule="auto"/>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 xml:space="preserve">sin cubrir los detalles técnicos y de implantación de las prácticas. Posteriormente, otras publicaciones de experiencias se han encargado de dicha tarea. A continuación, presentaremos las </w:t>
      </w:r>
      <w:r w:rsidRPr="003B11BD">
        <w:rPr>
          <w:rFonts w:ascii="Arial" w:hAnsi="Arial" w:cs="Arial"/>
          <w:lang w:val="es-US" w:eastAsia="es-ES"/>
        </w:rPr>
        <w:lastRenderedPageBreak/>
        <w:t>características esenciales de XP organizadas en los tres apartados siguientes: historias de usuario, roles, proceso y prácticas.</w:t>
      </w:r>
      <w:r w:rsidR="007225A7">
        <w:rPr>
          <w:rFonts w:ascii="Arial" w:hAnsi="Arial" w:cs="Arial"/>
          <w:lang w:val="es-US" w:eastAsia="es-ES"/>
        </w:rPr>
        <w:fldChar w:fldCharType="begin"/>
      </w:r>
      <w:r w:rsidR="00C90DAC">
        <w:rPr>
          <w:rFonts w:ascii="Arial" w:hAnsi="Arial" w:cs="Arial"/>
          <w:lang w:val="es-US" w:eastAsia="es-ES"/>
        </w:rPr>
        <w:instrText xml:space="preserve"> ADDIN ZOTERO_ITEM CSL_CITATION {"citationID":"CirhUpQH","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C90DAC" w:rsidRPr="00C90DAC">
        <w:rPr>
          <w:rFonts w:ascii="Arial" w:hAnsi="Arial" w:cs="Arial"/>
          <w:lang w:val="es-US"/>
        </w:rPr>
        <w:t>[26]</w:t>
      </w:r>
      <w:r w:rsidR="007225A7">
        <w:rPr>
          <w:rFonts w:ascii="Arial" w:hAnsi="Arial" w:cs="Arial"/>
          <w:lang w:val="es-US" w:eastAsia="es-ES"/>
        </w:rPr>
        <w:fldChar w:fldCharType="end"/>
      </w:r>
    </w:p>
    <w:p w14:paraId="32DB7720" w14:textId="77777777" w:rsidR="00007E0D" w:rsidRDefault="00007E0D" w:rsidP="00230679">
      <w:pPr>
        <w:spacing w:after="0" w:line="360" w:lineRule="auto"/>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404695">
      <w:pPr>
        <w:numPr>
          <w:ilvl w:val="0"/>
          <w:numId w:val="18"/>
        </w:numPr>
        <w:spacing w:after="0" w:line="360" w:lineRule="auto"/>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404695">
      <w:pPr>
        <w:numPr>
          <w:ilvl w:val="0"/>
          <w:numId w:val="19"/>
        </w:numPr>
        <w:spacing w:after="0" w:line="360" w:lineRule="auto"/>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w:t>
      </w:r>
      <w:r w:rsidR="00007E0D" w:rsidRPr="005C4925">
        <w:rPr>
          <w:rFonts w:ascii="Arial" w:hAnsi="Arial" w:cs="Arial"/>
          <w:lang w:val="es-US" w:eastAsia="es-ES"/>
        </w:rPr>
        <w:lastRenderedPageBreak/>
        <w:t xml:space="preserve">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404695">
      <w:pPr>
        <w:numPr>
          <w:ilvl w:val="0"/>
          <w:numId w:val="20"/>
        </w:numPr>
        <w:spacing w:after="0" w:line="360" w:lineRule="auto"/>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078443DB" w14:textId="2B894819" w:rsidR="009F7939" w:rsidRPr="00B06A71" w:rsidRDefault="00007E0D"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C90DAC">
        <w:rPr>
          <w:rFonts w:ascii="Arial" w:hAnsi="Arial" w:cs="Arial"/>
          <w:lang w:val="es-US" w:eastAsia="es-ES"/>
        </w:rPr>
        <w:instrText xml:space="preserve"> ADDIN ZOTERO_ITEM CSL_CITATION {"citationID":"gZAo2Iny","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C90DAC" w:rsidRPr="00C90DAC">
        <w:rPr>
          <w:rFonts w:ascii="Arial" w:hAnsi="Arial" w:cs="Arial"/>
          <w:lang w:val="es-US"/>
        </w:rPr>
        <w:t>[26]</w:t>
      </w:r>
      <w:r w:rsidR="00EF6BAB">
        <w:rPr>
          <w:rFonts w:ascii="Arial" w:hAnsi="Arial" w:cs="Arial"/>
          <w:lang w:val="es-US" w:eastAsia="es-ES"/>
        </w:rPr>
        <w:fldChar w:fldCharType="end"/>
      </w:r>
      <w:r w:rsidRPr="005C4925">
        <w:rPr>
          <w:rFonts w:ascii="Arial" w:hAnsi="Arial" w:cs="Arial"/>
          <w:lang w:val="es-US" w:eastAsia="es-ES"/>
        </w:rPr>
        <w:t xml:space="preserve"> </w:t>
      </w:r>
    </w:p>
    <w:p w14:paraId="79F6B8A3" w14:textId="74543779" w:rsidR="00530F5D" w:rsidRDefault="006241C1" w:rsidP="00230679">
      <w:pPr>
        <w:pStyle w:val="Ttulo2"/>
        <w:spacing w:before="0"/>
      </w:pPr>
      <w:bookmarkStart w:id="30" w:name="_Toc163212764"/>
      <w:r w:rsidRPr="00530F5D">
        <w:t>Conclusiones del capí</w:t>
      </w:r>
      <w:r w:rsidR="00530F5D">
        <w:t>tulo</w:t>
      </w:r>
      <w:bookmarkEnd w:id="30"/>
    </w:p>
    <w:p w14:paraId="7B1B8ECF" w14:textId="048A7A09"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w:t>
      </w:r>
      <w:r w:rsidRPr="009F36A3">
        <w:rPr>
          <w:rFonts w:ascii="Arial" w:hAnsi="Arial" w:cs="Arial"/>
          <w:sz w:val="22"/>
          <w:szCs w:val="22"/>
          <w:lang w:val="es-US"/>
        </w:rPr>
        <w:lastRenderedPageBreak/>
        <w:t xml:space="preserve">convertirse en una técnica esencial en el procesamiento de lenguaje, utilizada para extraer, identificar y clasificar información en documentos de texto. </w:t>
      </w:r>
    </w:p>
    <w:p w14:paraId="6B42A0DE" w14:textId="4F9AE395"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6CAEA284" w14:textId="77777777" w:rsidR="00191611" w:rsidRDefault="00E13636" w:rsidP="00230679">
      <w:pPr>
        <w:spacing w:after="0" w:line="360" w:lineRule="auto"/>
        <w:rPr>
          <w:rFonts w:ascii="Arial" w:hAnsi="Arial" w:cs="Arial"/>
          <w:lang w:val="es-US"/>
        </w:rPr>
        <w:sectPr w:rsidR="00191611" w:rsidSect="00B36C00">
          <w:headerReference w:type="default" r:id="rId21"/>
          <w:footerReference w:type="default" r:id="rId22"/>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1" w:name="_Toc163212765"/>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1"/>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0679">
      <w:pPr>
        <w:pStyle w:val="Ttulo2"/>
        <w:spacing w:before="0"/>
        <w:ind w:left="720" w:hanging="720"/>
      </w:pPr>
      <w:r>
        <w:t xml:space="preserve"> </w:t>
      </w:r>
      <w:bookmarkStart w:id="32" w:name="_Toc163212766"/>
      <w:r w:rsidR="00D605BF">
        <w:t>Propuesta del sistema</w:t>
      </w:r>
      <w:bookmarkEnd w:id="32"/>
    </w:p>
    <w:p w14:paraId="7C569392" w14:textId="3BD89F83" w:rsidR="00D605BF" w:rsidRDefault="00A905D3" w:rsidP="00230679">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r w:rsidRPr="00A905D3">
        <w:rPr>
          <w:rFonts w:ascii="Arial" w:eastAsia="Times New Roman" w:hAnsi="Arial" w:cs="Times New Roman"/>
          <w:szCs w:val="24"/>
          <w:lang w:val="es-US" w:eastAsia="es-ES"/>
        </w:rPr>
        <w:t xml:space="preserve">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w:t>
      </w:r>
      <w:r w:rsidR="008D4F08">
        <w:rPr>
          <w:rFonts w:ascii="Arial" w:eastAsia="Times New Roman" w:hAnsi="Arial" w:cs="Times New Roman"/>
          <w:szCs w:val="24"/>
          <w:lang w:val="es-US" w:eastAsia="es-ES"/>
        </w:rPr>
        <w:t xml:space="preserve"> </w:t>
      </w:r>
      <w:r w:rsidR="001F61C7">
        <w:rPr>
          <w:rFonts w:ascii="Arial" w:eastAsia="Times New Roman" w:hAnsi="Arial" w:cs="Times New Roman"/>
          <w:szCs w:val="24"/>
          <w:lang w:val="es-US" w:eastAsia="es-ES"/>
        </w:rPr>
        <w:t>las cuales</w:t>
      </w:r>
      <w:r w:rsidR="008D4F08">
        <w:rPr>
          <w:rFonts w:ascii="Arial" w:eastAsia="Times New Roman" w:hAnsi="Arial" w:cs="Times New Roman"/>
          <w:szCs w:val="24"/>
          <w:lang w:val="es-US" w:eastAsia="es-ES"/>
        </w:rPr>
        <w:t xml:space="preserve"> </w:t>
      </w:r>
      <w:r w:rsidR="00D66945">
        <w:rPr>
          <w:rFonts w:ascii="Arial" w:eastAsia="Times New Roman" w:hAnsi="Arial" w:cs="Times New Roman"/>
          <w:szCs w:val="24"/>
          <w:lang w:val="es-US" w:eastAsia="es-ES"/>
        </w:rPr>
        <w:t>sería</w:t>
      </w:r>
      <w:r w:rsidR="001F61C7">
        <w:rPr>
          <w:rFonts w:ascii="Arial" w:eastAsia="Times New Roman" w:hAnsi="Arial" w:cs="Times New Roman"/>
          <w:szCs w:val="24"/>
          <w:lang w:val="es-US" w:eastAsia="es-ES"/>
        </w:rPr>
        <w:t>n</w:t>
      </w:r>
      <w:r w:rsidR="008D4F08">
        <w:rPr>
          <w:rFonts w:ascii="Arial" w:eastAsia="Times New Roman" w:hAnsi="Arial" w:cs="Times New Roman"/>
          <w:szCs w:val="24"/>
          <w:lang w:val="es-US" w:eastAsia="es-ES"/>
        </w:rPr>
        <w:t xml:space="preserve"> tener un campo llamado text</w:t>
      </w:r>
      <w:r w:rsidR="005E3112">
        <w:rPr>
          <w:rFonts w:ascii="Arial" w:eastAsia="Times New Roman" w:hAnsi="Arial" w:cs="Times New Roman"/>
          <w:szCs w:val="24"/>
          <w:lang w:val="es-US" w:eastAsia="es-ES"/>
        </w:rPr>
        <w:t>, el mismo no debe de estar dentro de otro campo</w:t>
      </w:r>
      <w:r w:rsidR="001F61C7">
        <w:rPr>
          <w:rFonts w:ascii="Arial" w:eastAsia="Times New Roman" w:hAnsi="Arial" w:cs="Times New Roman"/>
          <w:szCs w:val="24"/>
          <w:lang w:val="es-US" w:eastAsia="es-ES"/>
        </w:rPr>
        <w:t>.</w:t>
      </w:r>
      <w:r w:rsidR="001F61C7" w:rsidRPr="001F61C7">
        <w:rPr>
          <w:lang w:val="es-US"/>
        </w:rPr>
        <w:t xml:space="preserve"> </w:t>
      </w:r>
      <w:r w:rsidR="001F61C7" w:rsidRPr="001F61C7">
        <w:rPr>
          <w:rFonts w:ascii="Arial" w:hAnsi="Arial" w:cs="Arial"/>
          <w:lang w:val="es-US"/>
        </w:rPr>
        <w:t xml:space="preserve">Esto significa que el campo </w:t>
      </w:r>
      <w:r w:rsidR="001F61C7" w:rsidRPr="001F61C7">
        <w:rPr>
          <w:rStyle w:val="CdigoHTML"/>
          <w:rFonts w:ascii="Arial" w:eastAsiaTheme="minorHAnsi" w:hAnsi="Arial" w:cs="Arial"/>
          <w:color w:val="000000"/>
          <w:sz w:val="22"/>
          <w:szCs w:val="22"/>
          <w:shd w:val="clear" w:color="auto" w:fill="FFFFFF"/>
          <w:lang w:val="es-US"/>
        </w:rPr>
        <w:t>text</w:t>
      </w:r>
      <w:r w:rsidR="001F61C7" w:rsidRPr="001F61C7">
        <w:rPr>
          <w:rFonts w:ascii="Arial" w:hAnsi="Arial" w:cs="Arial"/>
          <w:lang w:val="es-US"/>
        </w:rPr>
        <w:t xml:space="preserve"> debe ser un campo de nivel superior en la estructura de los documentos dentro del índice</w:t>
      </w:r>
      <w:r w:rsidRPr="00A905D3">
        <w:rPr>
          <w:rFonts w:ascii="Arial" w:eastAsia="Times New Roman" w:hAnsi="Arial" w:cs="Times New Roman"/>
          <w:szCs w:val="24"/>
          <w:lang w:val="es-US" w:eastAsia="es-ES"/>
        </w:rPr>
        <w:t>.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230679">
      <w:pPr>
        <w:pStyle w:val="Ttulo2"/>
        <w:spacing w:before="0"/>
      </w:pPr>
      <w:bookmarkStart w:id="33" w:name="_Toc163212767"/>
      <w:r>
        <w:t>Arquitectura del sistema creado</w:t>
      </w:r>
      <w:bookmarkEnd w:id="33"/>
    </w:p>
    <w:p w14:paraId="691341F9" w14:textId="0FD7D3E0"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Con el objetivo de dar solución al problema planteado anteriormente,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r w:rsidR="00BF16F2" w:rsidRPr="00B62392">
          <w:rPr>
            <w:rStyle w:val="Hipervnculo"/>
            <w:rFonts w:ascii="Arial" w:hAnsi="Arial" w:cs="Arial"/>
            <w:lang w:val="es-US" w:eastAsia="es-ES"/>
          </w:rPr>
          <w:t>Fig 2.0)</w:t>
        </w:r>
      </w:hyperlink>
      <w:r w:rsidRPr="004B019B">
        <w:rPr>
          <w:rFonts w:ascii="Arial" w:hAnsi="Arial" w:cs="Arial"/>
          <w:lang w:val="es-US" w:eastAsia="es-ES"/>
        </w:rPr>
        <w:t xml:space="preserve">.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w:t>
      </w:r>
      <w:r w:rsidRPr="004B019B">
        <w:rPr>
          <w:rFonts w:ascii="Arial" w:hAnsi="Arial" w:cs="Arial"/>
          <w:lang w:val="es-US" w:eastAsia="es-ES"/>
        </w:rPr>
        <w:lastRenderedPageBreak/>
        <w:t>sistema mostrará 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34"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3">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34"/>
    </w:p>
    <w:p w14:paraId="103C7350" w14:textId="72473112" w:rsidR="00CF0AE3" w:rsidRDefault="006828DC"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Fig 2.0</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35" w:name="_Toc163212768"/>
      <w:r>
        <w:t>Requisitos Funcionales</w:t>
      </w:r>
      <w:bookmarkEnd w:id="35"/>
    </w:p>
    <w:p w14:paraId="7052D7DE" w14:textId="5CB7DD67" w:rsid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YaQctB4Z","properties":{"formattedCitation":"[27]","plainCitation":"[27]","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7]</w:t>
      </w:r>
      <w:r>
        <w:rPr>
          <w:rFonts w:ascii="Arial" w:hAnsi="Arial" w:cs="Arial"/>
          <w:lang w:val="es-US" w:eastAsia="es-ES"/>
        </w:rPr>
        <w:fldChar w:fldCharType="end"/>
      </w:r>
      <w:r w:rsidR="0056285D">
        <w:rPr>
          <w:rFonts w:ascii="Arial" w:hAnsi="Arial" w:cs="Arial"/>
          <w:lang w:val="es-US" w:eastAsia="es-ES"/>
        </w:rPr>
        <w:t>.</w:t>
      </w:r>
    </w:p>
    <w:p w14:paraId="14B5A332" w14:textId="77777777" w:rsidR="009D4600" w:rsidRPr="0079195A" w:rsidRDefault="009D4600" w:rsidP="00230679">
      <w:pPr>
        <w:spacing w:after="0" w:line="360" w:lineRule="auto"/>
        <w:jc w:val="both"/>
        <w:rPr>
          <w:rFonts w:ascii="Arial" w:hAnsi="Arial" w:cs="Arial"/>
          <w:lang w:val="es-US" w:eastAsia="es-ES"/>
        </w:rPr>
      </w:pPr>
      <w:bookmarkStart w:id="36" w:name="_GoBack"/>
      <w:bookmarkEnd w:id="36"/>
    </w:p>
    <w:p w14:paraId="4C3D47CB" w14:textId="48901152" w:rsidR="00451A48" w:rsidRDefault="000551A0" w:rsidP="00230679">
      <w:pPr>
        <w:pStyle w:val="Ttulo3"/>
        <w:spacing w:after="0"/>
      </w:pPr>
      <w:bookmarkStart w:id="37" w:name="_Toc163212769"/>
      <w:r>
        <w:t xml:space="preserve">Requistos funcionales </w:t>
      </w:r>
      <w:r w:rsidR="00147976">
        <w:t>del sistema</w:t>
      </w:r>
      <w:bookmarkEnd w:id="37"/>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38" w:name="_Toc163212770"/>
      <w:r>
        <w:t>R</w:t>
      </w:r>
      <w:r w:rsidR="00147976">
        <w:t>equisitos no f</w:t>
      </w:r>
      <w:r>
        <w:t>uncionales</w:t>
      </w:r>
      <w:r w:rsidR="00147976">
        <w:t xml:space="preserve"> del sistema</w:t>
      </w:r>
      <w:bookmarkEnd w:id="38"/>
    </w:p>
    <w:p w14:paraId="0F7AB322" w14:textId="57868879"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00C90DAC">
        <w:rPr>
          <w:rFonts w:ascii="Arial" w:hAnsi="Arial" w:cs="Arial"/>
          <w:lang w:val="es-US" w:eastAsia="es-ES"/>
        </w:rPr>
        <w:instrText xml:space="preserve"> ADDIN ZOTERO_ITEM CSL_CITATION {"citationID":"8Xg3CmLg","properties":{"formattedCitation":"[28]","plainCitation":"[28]","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00C90DAC" w:rsidRPr="00C90DAC">
        <w:rPr>
          <w:rFonts w:ascii="Arial" w:hAnsi="Arial" w:cs="Arial"/>
        </w:rPr>
        <w:t>[28]</w:t>
      </w:r>
      <w:r w:rsidRPr="00DA5261">
        <w:rPr>
          <w:rFonts w:ascii="Arial" w:hAnsi="Arial" w:cs="Arial"/>
          <w:lang w:val="es-US" w:eastAsia="es-ES"/>
        </w:rPr>
        <w:fldChar w:fldCharType="end"/>
      </w:r>
    </w:p>
    <w:p w14:paraId="1E17CC88" w14:textId="73672764" w:rsidR="00451A48" w:rsidRDefault="00B74C12" w:rsidP="00230679">
      <w:pPr>
        <w:pStyle w:val="Ttulo3"/>
        <w:spacing w:after="0"/>
      </w:pPr>
      <w:bookmarkStart w:id="39" w:name="_Toc163212771"/>
      <w:r>
        <w:t xml:space="preserve">Requisitos de </w:t>
      </w:r>
      <w:r w:rsidR="0096206C">
        <w:t>Software</w:t>
      </w:r>
      <w:bookmarkEnd w:id="39"/>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230679">
      <w:pPr>
        <w:pStyle w:val="Ttulo3"/>
        <w:spacing w:after="0"/>
      </w:pPr>
      <w:bookmarkStart w:id="40" w:name="_Toc163212772"/>
      <w:r>
        <w:lastRenderedPageBreak/>
        <w:t xml:space="preserve">Requisitos de </w:t>
      </w:r>
      <w:r w:rsidR="00192745">
        <w:t>Hardware</w:t>
      </w:r>
      <w:bookmarkEnd w:id="40"/>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41" w:name="_Toc163212773"/>
      <w:r>
        <w:t>Historias Técnicas</w:t>
      </w:r>
      <w:bookmarkEnd w:id="41"/>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42" w:name="_Toc163212774"/>
      <w:r>
        <w:t>Usabilidad</w:t>
      </w:r>
      <w:bookmarkEnd w:id="42"/>
    </w:p>
    <w:p w14:paraId="4384D451" w14:textId="7E4FEA62"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230679">
      <w:pPr>
        <w:pStyle w:val="Ttulo3"/>
        <w:spacing w:after="0"/>
      </w:pPr>
      <w:bookmarkStart w:id="43" w:name="_Toc163212775"/>
      <w:r>
        <w:t>Confiabilidad</w:t>
      </w:r>
      <w:bookmarkEnd w:id="43"/>
    </w:p>
    <w:p w14:paraId="2D499238" w14:textId="5AF214ED"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230679">
      <w:pPr>
        <w:pStyle w:val="Ttulo3"/>
        <w:spacing w:after="0"/>
      </w:pPr>
      <w:bookmarkStart w:id="44" w:name="_Toc163212776"/>
      <w:r>
        <w:t>Seguridad</w:t>
      </w:r>
      <w:bookmarkEnd w:id="44"/>
    </w:p>
    <w:p w14:paraId="0BD5B69C" w14:textId="7050258C"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r>
        <w:t>Diseño de la base de datos</w:t>
      </w:r>
    </w:p>
    <w:p w14:paraId="79F2D50E" w14:textId="55888842"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hsDM9ozG","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rPr>
        <w:t>[29]</w:t>
      </w:r>
      <w:r>
        <w:rPr>
          <w:rFonts w:ascii="Arial" w:hAnsi="Arial" w:cs="Arial"/>
          <w:lang w:val="es-US" w:eastAsia="es-ES"/>
        </w:rPr>
        <w:fldChar w:fldCharType="end"/>
      </w:r>
    </w:p>
    <w:p w14:paraId="7B83884A" w14:textId="4AABA68F" w:rsidR="00C10337" w:rsidRDefault="00C10337" w:rsidP="00230679">
      <w:pPr>
        <w:spacing w:after="0" w:line="360" w:lineRule="auto"/>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ver Fig 2.1)</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lastRenderedPageBreak/>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78FA38CC" w:rsidR="008E3015" w:rsidRDefault="00907924" w:rsidP="00230679">
      <w:pPr>
        <w:spacing w:after="0" w:line="360" w:lineRule="auto"/>
        <w:rPr>
          <w:rFonts w:ascii="Arial" w:hAnsi="Arial" w:cs="Arial"/>
          <w:lang w:val="es-US" w:eastAsia="es-ES"/>
        </w:rPr>
      </w:pPr>
      <w:r>
        <w:rPr>
          <w:rFonts w:ascii="Arial" w:hAnsi="Arial" w:cs="Arial"/>
          <w:lang w:val="es-US" w:eastAsia="es-ES"/>
        </w:rPr>
        <w:t>L</w:t>
      </w:r>
      <w:r w:rsidR="00F4337D">
        <w:rPr>
          <w:rFonts w:ascii="Arial" w:hAnsi="Arial" w:cs="Arial"/>
          <w:lang w:val="es-US" w:eastAsia="es-ES"/>
        </w:rPr>
        <w:t xml:space="preserve">a relación entre las tablas </w:t>
      </w:r>
      <w:r>
        <w:rPr>
          <w:rFonts w:ascii="Arial" w:hAnsi="Arial" w:cs="Arial"/>
          <w:lang w:val="es-US" w:eastAsia="es-ES"/>
        </w:rPr>
        <w:t>representa las siguientes requerimientos o lógicas del negocio</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404695">
      <w:pPr>
        <w:numPr>
          <w:ilvl w:val="0"/>
          <w:numId w:val="25"/>
        </w:numPr>
        <w:spacing w:after="0" w:line="360" w:lineRule="auto"/>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404695">
      <w:pPr>
        <w:numPr>
          <w:ilvl w:val="0"/>
          <w:numId w:val="25"/>
        </w:numPr>
        <w:spacing w:after="0" w:line="360" w:lineRule="auto"/>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404695">
      <w:pPr>
        <w:numPr>
          <w:ilvl w:val="0"/>
          <w:numId w:val="25"/>
        </w:numPr>
        <w:spacing w:after="0" w:line="360" w:lineRule="auto"/>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564B9BD2"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representa mediante diagramas Entidad Relación</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w:t>
      </w:r>
      <w:r w:rsidRPr="00C64351">
        <w:rPr>
          <w:rFonts w:ascii="Arial" w:hAnsi="Arial" w:cs="Arial"/>
          <w:sz w:val="22"/>
          <w:szCs w:val="22"/>
          <w:lang w:val="es-US"/>
        </w:rPr>
        <w:lastRenderedPageBreak/>
        <w:t>permitiendo una mayor adaptabilidad a los cambios en los requisitos de datos y las estructuras de los datos.</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4D188A69" w:rsidR="00BF16F2" w:rsidRDefault="00BF16F2" w:rsidP="00230679">
      <w:pPr>
        <w:spacing w:after="0" w:line="360" w:lineRule="auto"/>
        <w:rPr>
          <w:rFonts w:ascii="Arial" w:hAnsi="Arial" w:cs="Arial"/>
          <w:b/>
          <w:sz w:val="20"/>
          <w:szCs w:val="20"/>
          <w:lang w:val="es-ES_tradnl" w:eastAsia="es-ES"/>
        </w:rPr>
      </w:pPr>
      <w:bookmarkStart w:id="45" w:name="modelo_entidad_relacion"/>
      <w:r w:rsidRPr="006148C4">
        <w:rPr>
          <w:rFonts w:ascii="Arial" w:hAnsi="Arial" w:cs="Arial"/>
          <w:b/>
          <w:sz w:val="20"/>
          <w:szCs w:val="20"/>
          <w:lang w:val="es-ES_tradnl" w:eastAsia="es-ES"/>
        </w:rPr>
        <w:t>Fig 2.1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46" w:name="_Toc163212778"/>
      <w:bookmarkEnd w:id="45"/>
      <w:r>
        <w:t>Historias de Usuario</w:t>
      </w:r>
      <w:bookmarkEnd w:id="46"/>
    </w:p>
    <w:p w14:paraId="1C1803EF" w14:textId="310BEACE" w:rsidR="00662B3A" w:rsidRDefault="00662B3A" w:rsidP="00230679">
      <w:pPr>
        <w:spacing w:after="0" w:line="360" w:lineRule="auto"/>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C90DAC">
        <w:rPr>
          <w:rFonts w:ascii="Arial" w:hAnsi="Arial" w:cs="Arial"/>
          <w:lang w:val="es-US" w:eastAsia="es-ES"/>
        </w:rPr>
        <w:instrText xml:space="preserve"> ADDIN ZOTERO_ITEM CSL_CITATION {"citationID":"zzGxX6ho","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C90DAC" w:rsidRPr="00C90DAC">
        <w:rPr>
          <w:rFonts w:ascii="Arial" w:hAnsi="Arial" w:cs="Arial"/>
          <w:lang w:val="es-US"/>
        </w:rPr>
        <w:t>[29]</w:t>
      </w:r>
      <w:r w:rsidR="006F7F49">
        <w:rPr>
          <w:rFonts w:ascii="Arial" w:hAnsi="Arial" w:cs="Arial"/>
          <w:lang w:val="es-US" w:eastAsia="es-ES"/>
        </w:rPr>
        <w:fldChar w:fldCharType="end"/>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lastRenderedPageBreak/>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299A89FB"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2.0</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389"/>
        <w:gridCol w:w="443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AD5558"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A57405">
              <w:rPr>
                <w:rFonts w:ascii="Arial" w:hAnsi="Arial" w:cs="Arial"/>
                <w:sz w:val="22"/>
                <w:szCs w:val="22"/>
                <w:lang w:val="es-ES_tradnl" w:eastAsia="es-ES"/>
              </w:rPr>
              <w:t>Autenticar</w:t>
            </w:r>
            <w:r w:rsidRPr="009F44C0">
              <w:rPr>
                <w:rFonts w:ascii="Arial" w:hAnsi="Arial" w:cs="Arial"/>
                <w:sz w:val="22"/>
                <w:szCs w:val="22"/>
                <w:lang w:val="es-ES_tradnl" w:eastAsia="es-ES"/>
              </w:rPr>
              <w:t xml:space="preserve"> usuario en el sistema</w:t>
            </w:r>
          </w:p>
        </w:tc>
      </w:tr>
      <w:tr w:rsidR="00576F80" w:rsidRPr="00AD5558"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AD5558"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w:t>
            </w:r>
            <w:r w:rsidR="00A5585D">
              <w:rPr>
                <w:rFonts w:ascii="Arial" w:hAnsi="Arial" w:cs="Arial"/>
                <w:b/>
                <w:sz w:val="22"/>
                <w:szCs w:val="22"/>
                <w:lang w:val="es-ES_tradnl" w:eastAsia="es-ES"/>
              </w:rPr>
              <w:t xml:space="preserve"> del usuario</w:t>
            </w:r>
            <w:r w:rsidR="009F643A" w:rsidRPr="009F44C0">
              <w:rPr>
                <w:rFonts w:ascii="Arial" w:hAnsi="Arial" w:cs="Arial"/>
                <w:sz w:val="22"/>
                <w:szCs w:val="22"/>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sz w:val="22"/>
                <w:szCs w:val="22"/>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sz w:val="22"/>
                <w:szCs w:val="22"/>
                <w:lang w:val="es-ES_tradnl" w:eastAsia="es-ES"/>
              </w:rPr>
              <w:t>Caso contrario salta error de autenticación</w:t>
            </w:r>
          </w:p>
        </w:tc>
      </w:tr>
      <w:tr w:rsidR="005B1CEA" w:rsidRPr="004616A5" w14:paraId="2BF4789B" w14:textId="77777777" w:rsidTr="006B1885">
        <w:tc>
          <w:tcPr>
            <w:tcW w:w="8827" w:type="dxa"/>
            <w:gridSpan w:val="2"/>
          </w:tcPr>
          <w:p w14:paraId="77A26473" w14:textId="288AB3D4" w:rsidR="005B1CEA" w:rsidRPr="008E29F9" w:rsidRDefault="009F643A" w:rsidP="00230679">
            <w:pPr>
              <w:tabs>
                <w:tab w:val="left" w:pos="3276"/>
              </w:tabs>
              <w:spacing w:line="360" w:lineRule="auto"/>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6482E515"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 En caso de no tener una cuenta el administrador deberá de crearle una.</w:t>
      </w:r>
    </w:p>
    <w:p w14:paraId="0C9B4201" w14:textId="77777777" w:rsidR="00944739" w:rsidRPr="004E7673" w:rsidRDefault="00944739" w:rsidP="00230679">
      <w:pPr>
        <w:spacing w:after="0" w:line="360" w:lineRule="auto"/>
        <w:jc w:val="both"/>
        <w:rPr>
          <w:rFonts w:ascii="Arial" w:hAnsi="Arial" w:cs="Arial"/>
          <w:lang w:val="es-ES_tradnl" w:eastAsia="es-ES"/>
        </w:rPr>
      </w:pPr>
    </w:p>
    <w:p w14:paraId="41712585" w14:textId="500846FA"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1</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04"/>
        <w:gridCol w:w="4523"/>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AD5558"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B35A8" w:rsidRPr="00DB35A8">
              <w:rPr>
                <w:rFonts w:ascii="Arial" w:hAnsi="Arial" w:cs="Arial"/>
                <w:sz w:val="22"/>
                <w:szCs w:val="22"/>
                <w:lang w:val="es-US" w:eastAsia="es-ES"/>
              </w:rPr>
              <w:t>Iniciar sistema con datos de prueba</w:t>
            </w:r>
          </w:p>
        </w:tc>
      </w:tr>
      <w:tr w:rsidR="00F20280" w:rsidRPr="00AD5558"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AD5558"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230679">
            <w:pPr>
              <w:spacing w:line="360" w:lineRule="auto"/>
              <w:rPr>
                <w:b/>
                <w:lang w:val="es-ES_tradnl" w:eastAsia="es-ES"/>
              </w:rPr>
            </w:pPr>
            <w:r w:rsidRPr="00AF15C4">
              <w:rPr>
                <w:b/>
                <w:noProof/>
              </w:rPr>
              <w:drawing>
                <wp:inline distT="0" distB="0" distL="0" distR="0" wp14:anchorId="539ED064" wp14:editId="7332F4B0">
                  <wp:extent cx="5118126" cy="3051683"/>
                  <wp:effectExtent l="152400" t="152400" r="368300" b="358775"/>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60754" cy="3077100"/>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6DD25E93"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En el apartado de Hom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 De tal forma que si no cuenta con ningún índice en la base de datos podrá contar con un nuevo índice al cual realizar el reconocimiento de entidades nombradas.</w:t>
      </w:r>
    </w:p>
    <w:p w14:paraId="3A83121B" w14:textId="77777777" w:rsidR="00944739" w:rsidRDefault="00944739" w:rsidP="00230679">
      <w:pPr>
        <w:spacing w:after="0" w:line="360" w:lineRule="auto"/>
        <w:jc w:val="both"/>
        <w:rPr>
          <w:lang w:val="es-ES_tradnl" w:eastAsia="es-ES"/>
        </w:rPr>
      </w:pPr>
    </w:p>
    <w:p w14:paraId="08784046" w14:textId="51DE07DF" w:rsidR="00F20280"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2</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índices de Elasticsearch</w:t>
      </w:r>
    </w:p>
    <w:tbl>
      <w:tblPr>
        <w:tblStyle w:val="Tablaconcuadrcula"/>
        <w:tblW w:w="0" w:type="auto"/>
        <w:tblInd w:w="0" w:type="dxa"/>
        <w:tblLook w:val="04A0" w:firstRow="1" w:lastRow="0" w:firstColumn="1" w:lastColumn="0" w:noHBand="0" w:noVBand="1"/>
      </w:tblPr>
      <w:tblGrid>
        <w:gridCol w:w="4182"/>
        <w:gridCol w:w="4645"/>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D5558"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conocer</w:t>
            </w:r>
            <w:r w:rsidR="00D72503" w:rsidRPr="00950D14">
              <w:rPr>
                <w:rFonts w:ascii="Arial" w:hAnsi="Arial" w:cs="Arial"/>
                <w:sz w:val="22"/>
                <w:szCs w:val="22"/>
                <w:lang w:val="es-ES_tradnl" w:eastAsia="es-ES"/>
              </w:rPr>
              <w:t xml:space="preserve"> entidades </w:t>
            </w:r>
            <w:r w:rsidR="001F114C" w:rsidRPr="00950D14">
              <w:rPr>
                <w:rFonts w:ascii="Arial" w:hAnsi="Arial" w:cs="Arial"/>
                <w:sz w:val="22"/>
                <w:szCs w:val="22"/>
                <w:lang w:val="es-ES_tradnl" w:eastAsia="es-ES"/>
              </w:rPr>
              <w:t xml:space="preserve">nombradas </w:t>
            </w:r>
            <w:r w:rsidR="0075074E">
              <w:rPr>
                <w:rFonts w:ascii="Arial" w:hAnsi="Arial" w:cs="Arial"/>
                <w:sz w:val="22"/>
                <w:szCs w:val="22"/>
                <w:lang w:val="es-ES_tradnl" w:eastAsia="es-ES"/>
              </w:rPr>
              <w:t>en los</w:t>
            </w:r>
            <w:r w:rsidR="00D72503" w:rsidRPr="00950D14">
              <w:rPr>
                <w:rFonts w:ascii="Arial" w:hAnsi="Arial" w:cs="Arial"/>
                <w:sz w:val="22"/>
                <w:szCs w:val="22"/>
                <w:lang w:val="es-ES_tradnl" w:eastAsia="es-ES"/>
              </w:rPr>
              <w:t xml:space="preserve">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AD5558"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sz w:val="22"/>
                <w:szCs w:val="22"/>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34DF1B51" w14:textId="5C83D440" w:rsidR="0075074E"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lastRenderedPageBreak/>
        <w:t>Los usuarios serán capaces de seleccionar el índice al cual se le desea hacer un reconocimiento de entidades y en caso de estar correcto almacenarlo en la base de datos de Elasticsearch</w:t>
      </w:r>
      <w:r w:rsidR="00CF3B69">
        <w:rPr>
          <w:rFonts w:ascii="Arial" w:hAnsi="Arial" w:cs="Arial"/>
          <w:lang w:val="es-ES_tradnl" w:eastAsia="es-ES"/>
        </w:rPr>
        <w:t>.</w:t>
      </w:r>
    </w:p>
    <w:p w14:paraId="48729010" w14:textId="77777777" w:rsidR="00944739" w:rsidRPr="00D9023F" w:rsidRDefault="00944739" w:rsidP="00230679">
      <w:pPr>
        <w:spacing w:after="0" w:line="360" w:lineRule="auto"/>
        <w:jc w:val="both"/>
        <w:rPr>
          <w:rFonts w:ascii="Arial" w:hAnsi="Arial" w:cs="Arial"/>
          <w:b/>
          <w:lang w:val="es-ES_tradnl" w:eastAsia="es-ES"/>
        </w:rPr>
      </w:pPr>
    </w:p>
    <w:p w14:paraId="2E3DF7FC" w14:textId="7C2F1CC3"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3</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1"/>
        <w:gridCol w:w="4476"/>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AD5558"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entrenar</w:t>
            </w:r>
            <w:r w:rsidR="009046FF" w:rsidRPr="00950D14">
              <w:rPr>
                <w:rFonts w:ascii="Arial" w:hAnsi="Arial" w:cs="Arial"/>
                <w:sz w:val="22"/>
                <w:szCs w:val="22"/>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AD5558"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 xml:space="preserve">Entrada a la </w:t>
            </w:r>
            <w:r w:rsidR="00561990" w:rsidRPr="00561990">
              <w:rPr>
                <w:rFonts w:ascii="Arial" w:hAnsi="Arial" w:cs="Arial"/>
                <w:sz w:val="22"/>
                <w:szCs w:val="22"/>
                <w:lang w:val="es-ES_tradnl" w:eastAsia="es-ES"/>
              </w:rPr>
              <w:t>página</w:t>
            </w:r>
            <w:r w:rsidRPr="00561990">
              <w:rPr>
                <w:rFonts w:ascii="Arial" w:hAnsi="Arial" w:cs="Arial"/>
                <w:sz w:val="22"/>
                <w:szCs w:val="22"/>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Llenar</w:t>
            </w:r>
            <w:r w:rsidR="00561990" w:rsidRPr="00561990">
              <w:rPr>
                <w:rFonts w:ascii="Arial" w:hAnsi="Arial" w:cs="Arial"/>
                <w:sz w:val="22"/>
                <w:szCs w:val="22"/>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sz w:val="22"/>
                <w:szCs w:val="22"/>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lastRenderedPageBreak/>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242C7369" w14:textId="61C0D71A" w:rsidR="00577235"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Pr>
          <w:rFonts w:ascii="Arial" w:hAnsi="Arial" w:cs="Arial"/>
          <w:lang w:val="es-ES_tradnl" w:eastAsia="es-ES"/>
        </w:rPr>
        <w:t>.</w:t>
      </w:r>
    </w:p>
    <w:p w14:paraId="3E08EDEA" w14:textId="77777777" w:rsidR="00944739" w:rsidRDefault="00944739" w:rsidP="00230679">
      <w:pPr>
        <w:spacing w:after="0" w:line="360" w:lineRule="auto"/>
        <w:jc w:val="both"/>
        <w:rPr>
          <w:lang w:val="es-ES_tradnl" w:eastAsia="es-ES"/>
        </w:rPr>
      </w:pPr>
    </w:p>
    <w:p w14:paraId="431884C6" w14:textId="3D179AC8"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4</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AD5558"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BD51C9" w:rsidRPr="00950D14">
              <w:rPr>
                <w:rFonts w:ascii="Arial" w:hAnsi="Arial" w:cs="Arial"/>
                <w:sz w:val="22"/>
                <w:szCs w:val="22"/>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lastRenderedPageBreak/>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sz w:val="22"/>
                <w:szCs w:val="22"/>
                <w:lang w:val="es-ES_tradnl" w:eastAsia="es-ES"/>
              </w:rPr>
              <w:t>Eliminar los usuarios</w:t>
            </w:r>
            <w:r w:rsidR="00BD51C9" w:rsidRPr="00E30390">
              <w:rPr>
                <w:rFonts w:ascii="Arial" w:hAnsi="Arial" w:cs="Arial"/>
                <w:sz w:val="22"/>
                <w:szCs w:val="22"/>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lastRenderedPageBreak/>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6C1F8D7" w14:textId="5BCD4159" w:rsidR="000459A6"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D36B7E">
        <w:rPr>
          <w:rFonts w:ascii="Arial" w:hAnsi="Arial" w:cs="Arial"/>
          <w:lang w:val="es-ES_tradnl" w:eastAsia="es-ES"/>
        </w:rPr>
        <w:t>.</w:t>
      </w:r>
    </w:p>
    <w:p w14:paraId="6C50EAEA" w14:textId="77777777" w:rsidR="00944739" w:rsidRDefault="00944739" w:rsidP="00230679">
      <w:pPr>
        <w:spacing w:after="0" w:line="360" w:lineRule="auto"/>
        <w:rPr>
          <w:lang w:val="es-ES_tradnl" w:eastAsia="es-ES"/>
        </w:rPr>
      </w:pPr>
    </w:p>
    <w:p w14:paraId="18FB0A1C" w14:textId="28BB9894"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5</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AD5558"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 xml:space="preserve">en español e </w:t>
            </w:r>
            <w:r w:rsidR="00907924">
              <w:rPr>
                <w:rFonts w:ascii="Arial" w:hAnsi="Arial" w:cs="Arial"/>
                <w:sz w:val="22"/>
                <w:szCs w:val="22"/>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914ECE" w:rsidRPr="00950D14">
              <w:rPr>
                <w:rFonts w:ascii="Arial" w:hAnsi="Arial" w:cs="Arial"/>
                <w:sz w:val="22"/>
                <w:szCs w:val="22"/>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sz w:val="22"/>
                <w:szCs w:val="22"/>
                <w:lang w:val="es-ES_tradnl" w:eastAsia="es-ES"/>
              </w:rPr>
            </w:pPr>
            <w:r w:rsidRPr="00D36B7E">
              <w:rPr>
                <w:rFonts w:ascii="Arial" w:hAnsi="Arial" w:cs="Arial"/>
                <w:sz w:val="22"/>
                <w:szCs w:val="22"/>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230679">
            <w:pPr>
              <w:spacing w:line="360" w:lineRule="auto"/>
              <w:rPr>
                <w:b/>
                <w:lang w:val="es-ES_tradnl" w:eastAsia="es-ES"/>
              </w:rPr>
            </w:pPr>
            <w:r>
              <w:rPr>
                <w:noProof/>
              </w:rPr>
              <w:lastRenderedPageBreak/>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724C6F59" w14:textId="3C2FA393" w:rsidR="000459A6" w:rsidRDefault="000459A6" w:rsidP="00230679">
      <w:pPr>
        <w:spacing w:after="0" w:line="360" w:lineRule="auto"/>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D36B7E">
        <w:rPr>
          <w:rFonts w:ascii="Arial" w:hAnsi="Arial" w:cs="Arial"/>
          <w:lang w:val="es-ES_tradnl" w:eastAsia="es-ES"/>
        </w:rPr>
        <w:t>.</w:t>
      </w:r>
    </w:p>
    <w:p w14:paraId="0AA3030A" w14:textId="77777777" w:rsidR="00944739" w:rsidRDefault="00944739" w:rsidP="00230679">
      <w:pPr>
        <w:spacing w:after="0" w:line="360" w:lineRule="auto"/>
        <w:rPr>
          <w:lang w:val="es-ES_tradnl" w:eastAsia="es-ES"/>
        </w:rPr>
      </w:pP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351"/>
        <w:gridCol w:w="4476"/>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AD5558"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00E30390">
              <w:rPr>
                <w:rFonts w:ascii="Arial" w:hAnsi="Arial" w:cs="Arial"/>
                <w:sz w:val="22"/>
                <w:szCs w:val="22"/>
                <w:lang w:val="es-ES_tradnl" w:eastAsia="es-ES"/>
              </w:rPr>
              <w:t>Reentrenar</w:t>
            </w:r>
            <w:r w:rsidRPr="008609AA">
              <w:rPr>
                <w:rFonts w:ascii="Arial" w:hAnsi="Arial" w:cs="Arial"/>
                <w:sz w:val="22"/>
                <w:szCs w:val="22"/>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sz w:val="22"/>
                <w:szCs w:val="22"/>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230679">
            <w:pPr>
              <w:spacing w:line="360" w:lineRule="auto"/>
              <w:rPr>
                <w:b/>
                <w:lang w:val="es-ES_tradnl" w:eastAsia="es-ES"/>
              </w:rPr>
            </w:pPr>
            <w:r>
              <w:rPr>
                <w:b/>
                <w:noProof/>
              </w:rPr>
              <w:lastRenderedPageBreak/>
              <w:drawing>
                <wp:inline distT="0" distB="0" distL="0" distR="0" wp14:anchorId="328AC645" wp14:editId="474429E8">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698F5D4" w14:textId="628DB33A" w:rsidR="00E30390" w:rsidRDefault="00E30390" w:rsidP="00230679">
      <w:pPr>
        <w:spacing w:after="0" w:line="360" w:lineRule="auto"/>
        <w:rPr>
          <w:rFonts w:ascii="Arial" w:hAnsi="Arial" w:cs="Arial"/>
          <w:lang w:val="es-ES_tradnl" w:eastAsia="es-ES"/>
        </w:rPr>
      </w:pPr>
      <w:r>
        <w:rPr>
          <w:rFonts w:ascii="Arial" w:hAnsi="Arial" w:cs="Arial"/>
          <w:lang w:val="es-ES_tradnl" w:eastAsia="es-ES"/>
        </w:rPr>
        <w:t>Los usuarios que no sepan reentrenar el modelo pueden almacenar los datos de entrenamiento generados y enviarlos a un especialista para que realice el reentrenamiento</w:t>
      </w:r>
    </w:p>
    <w:p w14:paraId="7121962D" w14:textId="77777777" w:rsidR="00944739" w:rsidRDefault="00944739" w:rsidP="00230679">
      <w:pPr>
        <w:spacing w:after="0" w:line="360" w:lineRule="auto"/>
        <w:rPr>
          <w:lang w:val="es-ES_tradnl" w:eastAsia="es-ES"/>
        </w:rPr>
      </w:pPr>
    </w:p>
    <w:p w14:paraId="2612C70B" w14:textId="127357E9" w:rsidR="00683ACD" w:rsidRDefault="00683ACD" w:rsidP="00230679">
      <w:pPr>
        <w:pStyle w:val="Ttulo2"/>
        <w:spacing w:before="0"/>
      </w:pPr>
      <w:bookmarkStart w:id="47" w:name="_Toc163212779"/>
      <w:r>
        <w:t>Usuarios del Sistema</w:t>
      </w:r>
      <w:bookmarkEnd w:id="47"/>
    </w:p>
    <w:p w14:paraId="6E00536B" w14:textId="7CBA75D3" w:rsidR="00A43F38" w:rsidRPr="00243993" w:rsidRDefault="00A43F38" w:rsidP="00230679">
      <w:pPr>
        <w:spacing w:after="0" w:line="360" w:lineRule="auto"/>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Fig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AD5558"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AD5558"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230679">
      <w:pPr>
        <w:spacing w:after="0" w:line="360" w:lineRule="auto"/>
        <w:rPr>
          <w:rFonts w:ascii="Arial" w:hAnsi="Arial" w:cs="Arial"/>
          <w:b/>
          <w:lang w:val="es-ES_tradnl" w:eastAsia="es-ES"/>
        </w:rPr>
      </w:pPr>
      <w:bookmarkStart w:id="48" w:name="fig_user_sistem"/>
      <w:r w:rsidRPr="00F34ED5">
        <w:rPr>
          <w:rFonts w:ascii="Arial" w:hAnsi="Arial" w:cs="Arial"/>
          <w:b/>
          <w:lang w:val="es-ES_tradnl" w:eastAsia="es-ES"/>
        </w:rPr>
        <w:t>Tabla 2.5 Usuarios del sistema</w:t>
      </w:r>
    </w:p>
    <w:p w14:paraId="3C2BFBE9" w14:textId="77777777" w:rsidR="006171AE" w:rsidRDefault="006171AE" w:rsidP="00230679">
      <w:pPr>
        <w:pStyle w:val="Ttulo2"/>
        <w:spacing w:before="0"/>
      </w:pPr>
      <w:bookmarkStart w:id="49" w:name="_Toc163212780"/>
      <w:bookmarkEnd w:id="48"/>
      <w:r w:rsidRPr="006171AE">
        <w:t>Diagrama de Secuencia</w:t>
      </w:r>
      <w:bookmarkEnd w:id="49"/>
    </w:p>
    <w:p w14:paraId="0DE7538B" w14:textId="488A6D05"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w:t>
      </w:r>
      <w:r w:rsidRPr="00D92FF6">
        <w:rPr>
          <w:rFonts w:ascii="Arial" w:hAnsi="Arial" w:cs="Arial"/>
          <w:lang w:val="es-US" w:eastAsia="es-ES"/>
        </w:rPr>
        <w:lastRenderedPageBreak/>
        <w:t>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sidR="00C90DAC">
        <w:rPr>
          <w:rFonts w:ascii="Arial" w:hAnsi="Arial" w:cs="Arial"/>
          <w:lang w:val="es-ES_tradnl" w:eastAsia="es-ES"/>
        </w:rPr>
        <w:instrText xml:space="preserve"> ADDIN ZOTERO_ITEM CSL_CITATION {"citationID":"AJwjdxy9","properties":{"formattedCitation":"[30]","plainCitation":"[30]","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00C90DAC" w:rsidRPr="00C90DAC">
        <w:rPr>
          <w:rFonts w:ascii="Arial" w:hAnsi="Arial" w:cs="Arial"/>
        </w:rPr>
        <w:t>[30]</w:t>
      </w:r>
      <w:r>
        <w:rPr>
          <w:rFonts w:ascii="Arial" w:hAnsi="Arial" w:cs="Arial"/>
          <w:lang w:val="es-ES_tradnl" w:eastAsia="es-ES"/>
        </w:rPr>
        <w:fldChar w:fldCharType="end"/>
      </w:r>
    </w:p>
    <w:p w14:paraId="5678F93C" w14:textId="5182E1E5" w:rsidR="00D53F8E" w:rsidRDefault="001C33B4" w:rsidP="00230679">
      <w:pPr>
        <w:spacing w:after="0" w:line="360" w:lineRule="auto"/>
        <w:rPr>
          <w:b/>
          <w:lang w:val="es-ES_tradnl" w:eastAsia="es-ES"/>
        </w:rPr>
      </w:pPr>
      <w:r>
        <w:rPr>
          <w:b/>
          <w:noProof/>
        </w:rPr>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2">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47D8997D" w:rsidR="00F34ED5" w:rsidRPr="006148C4" w:rsidRDefault="00F34ED5" w:rsidP="00230679">
      <w:pPr>
        <w:spacing w:after="0" w:line="360" w:lineRule="auto"/>
        <w:rPr>
          <w:rFonts w:ascii="Arial" w:hAnsi="Arial" w:cs="Arial"/>
          <w:b/>
          <w:sz w:val="20"/>
          <w:szCs w:val="20"/>
          <w:lang w:val="es-ES_tradnl" w:eastAsia="es-ES"/>
        </w:rPr>
      </w:pPr>
      <w:bookmarkStart w:id="50" w:name="diagrama_secuencia"/>
      <w:r w:rsidRPr="006148C4">
        <w:rPr>
          <w:rFonts w:ascii="Arial" w:hAnsi="Arial" w:cs="Arial"/>
          <w:b/>
          <w:sz w:val="20"/>
          <w:szCs w:val="20"/>
          <w:lang w:val="es-ES_tradnl" w:eastAsia="es-ES"/>
        </w:rPr>
        <w:t>Fig 2.2 Diagrama de Secuencia</w:t>
      </w:r>
    </w:p>
    <w:bookmarkEnd w:id="50"/>
    <w:p w14:paraId="07C7E323" w14:textId="6633AA79"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r w:rsidRPr="00841489">
          <w:rPr>
            <w:rStyle w:val="Hipervnculo"/>
            <w:rFonts w:ascii="Arial" w:hAnsi="Arial" w:cs="Arial"/>
            <w:lang w:val="es-ES_tradnl" w:eastAsia="es-ES"/>
          </w:rPr>
          <w:t>Fig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0F1866DA"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En la figura X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230679">
      <w:pPr>
        <w:pStyle w:val="Ttulo2"/>
        <w:spacing w:before="0"/>
      </w:pPr>
      <w:bookmarkStart w:id="51" w:name="_Toc163212781"/>
      <w:r>
        <w:t>Diagrama de Actividades</w:t>
      </w:r>
      <w:bookmarkEnd w:id="51"/>
    </w:p>
    <w:p w14:paraId="1FD0039F" w14:textId="520C6646"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C90DAC">
        <w:rPr>
          <w:rFonts w:ascii="Arial" w:hAnsi="Arial" w:cs="Arial"/>
          <w:lang w:val="es-US" w:eastAsia="es-ES"/>
        </w:rPr>
        <w:instrText xml:space="preserve"> ADDIN ZOTERO_ITEM CSL_CITATION {"citationID":"78YPRMzq","properties":{"formattedCitation":"[31]","plainCitation":"[31]","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C90DAC" w:rsidRPr="00C90DAC">
        <w:rPr>
          <w:rFonts w:ascii="Arial" w:hAnsi="Arial" w:cs="Arial"/>
        </w:rPr>
        <w:t>[31]</w:t>
      </w:r>
      <w:r w:rsidR="00D92FF6">
        <w:rPr>
          <w:rFonts w:ascii="Arial" w:hAnsi="Arial" w:cs="Arial"/>
          <w:lang w:val="es-US" w:eastAsia="es-ES"/>
        </w:rPr>
        <w:fldChar w:fldCharType="end"/>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7928B595">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752BEF34" w:rsidR="00F34ED5" w:rsidRPr="006148C4" w:rsidRDefault="00F34ED5" w:rsidP="00230679">
      <w:pPr>
        <w:spacing w:after="0" w:line="360" w:lineRule="auto"/>
        <w:rPr>
          <w:rFonts w:ascii="Arial" w:hAnsi="Arial" w:cs="Arial"/>
          <w:b/>
          <w:sz w:val="20"/>
          <w:szCs w:val="20"/>
          <w:lang w:val="es-ES_tradnl" w:eastAsia="es-ES"/>
        </w:rPr>
      </w:pPr>
      <w:bookmarkStart w:id="52" w:name="diagrama_actividades"/>
      <w:r w:rsidRPr="006148C4">
        <w:rPr>
          <w:rFonts w:ascii="Arial" w:hAnsi="Arial" w:cs="Arial"/>
          <w:b/>
          <w:sz w:val="20"/>
          <w:szCs w:val="20"/>
          <w:lang w:val="es-ES_tradnl" w:eastAsia="es-ES"/>
        </w:rPr>
        <w:t>Fig 2.3 Diagrama de Actividades</w:t>
      </w:r>
    </w:p>
    <w:bookmarkEnd w:id="52"/>
    <w:p w14:paraId="31848D76" w14:textId="1A4E3744"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lastRenderedPageBreak/>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77777777" w:rsidR="003104C9" w:rsidRDefault="003104C9" w:rsidP="00230679">
      <w:pPr>
        <w:pStyle w:val="Ttulo2"/>
        <w:spacing w:before="0"/>
      </w:pPr>
      <w:bookmarkStart w:id="53" w:name="_Toc163212782"/>
      <w:r>
        <w:t>Diseño de la Interfaz</w:t>
      </w:r>
      <w:bookmarkEnd w:id="53"/>
    </w:p>
    <w:p w14:paraId="2661BBE4" w14:textId="4CFBA8E0" w:rsidR="00092DB8" w:rsidRPr="00A17320" w:rsidRDefault="00F81803" w:rsidP="00230679">
      <w:pPr>
        <w:spacing w:after="0" w:line="360" w:lineRule="auto"/>
        <w:rPr>
          <w:b/>
          <w:lang w:val="es-ES" w:eastAsia="es-ES"/>
        </w:rPr>
      </w:pPr>
      <w:bookmarkStart w:id="54"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4"/>
    </w:p>
    <w:p w14:paraId="2CDEC20F" w14:textId="6D8A8951" w:rsidR="00F34ED5" w:rsidRPr="006148C4" w:rsidRDefault="00F34ED5" w:rsidP="00230679">
      <w:pPr>
        <w:spacing w:after="0" w:line="360" w:lineRule="auto"/>
        <w:rPr>
          <w:rFonts w:ascii="Arial" w:hAnsi="Arial" w:cs="Arial"/>
          <w:b/>
          <w:sz w:val="20"/>
          <w:szCs w:val="20"/>
          <w:lang w:val="es-US"/>
        </w:rPr>
      </w:pPr>
      <w:r w:rsidRPr="006148C4">
        <w:rPr>
          <w:rFonts w:ascii="Arial" w:hAnsi="Arial" w:cs="Arial"/>
          <w:b/>
          <w:sz w:val="20"/>
          <w:szCs w:val="20"/>
          <w:lang w:val="es-ES" w:eastAsia="es-ES"/>
        </w:rPr>
        <w:t xml:space="preserve">Fig 2.4 </w:t>
      </w:r>
      <w:r w:rsidRPr="006148C4">
        <w:rPr>
          <w:rFonts w:ascii="Arial" w:hAnsi="Arial" w:cs="Arial"/>
          <w:b/>
          <w:sz w:val="20"/>
          <w:szCs w:val="20"/>
          <w:lang w:val="es-US"/>
        </w:rPr>
        <w:t>Diseño de la Interfaz</w:t>
      </w:r>
    </w:p>
    <w:p w14:paraId="76C2D080" w14:textId="418A195F" w:rsidR="00A17320" w:rsidRDefault="00A17320" w:rsidP="00230679">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r w:rsidRPr="00C2032F">
          <w:rPr>
            <w:rStyle w:val="Hipervnculo"/>
            <w:rFonts w:ascii="Arial" w:hAnsi="Arial" w:cs="Arial"/>
            <w:lang w:val="es-US"/>
          </w:rPr>
          <w:t>Fig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lastRenderedPageBreak/>
        <w:t>Aspectos positivos:</w:t>
      </w:r>
    </w:p>
    <w:p w14:paraId="33691480"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Aspectos a mejorar:</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r w:rsidRPr="00670671">
        <w:rPr>
          <w:rFonts w:ascii="Arial" w:hAnsi="Arial" w:cs="Arial"/>
          <w:b/>
          <w:bCs/>
        </w:rPr>
        <w:t>Recomendaciones:</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55" w:name="_Toc163212783"/>
      <w:r>
        <w:t>Conclusiones del capítulo</w:t>
      </w:r>
      <w:bookmarkEnd w:id="55"/>
    </w:p>
    <w:p w14:paraId="5243F530" w14:textId="4E31DCC5" w:rsidR="004A54D4" w:rsidRDefault="00947A53" w:rsidP="00947A53">
      <w:pPr>
        <w:spacing w:after="0" w:line="360" w:lineRule="auto"/>
        <w:jc w:val="both"/>
        <w:rPr>
          <w:rFonts w:ascii="Arial" w:hAnsi="Arial" w:cs="Arial"/>
          <w:lang w:val="es-US"/>
        </w:rPr>
        <w:sectPr w:rsidR="004A54D4" w:rsidSect="00191611">
          <w:headerReference w:type="default" r:id="rId35"/>
          <w:pgSz w:w="12240" w:h="15840"/>
          <w:pgMar w:top="1418" w:right="1418" w:bottom="1418" w:left="1985" w:header="720" w:footer="720" w:gutter="0"/>
          <w:cols w:space="720"/>
        </w:sectPr>
      </w:pPr>
      <w:r>
        <w:rPr>
          <w:rFonts w:ascii="Arial" w:hAnsi="Arial" w:cs="Arial"/>
          <w:lang w:val="es-ES_tradnl"/>
        </w:rPr>
        <w:t>E</w:t>
      </w:r>
      <w:r>
        <w:rPr>
          <w:rFonts w:ascii="Arial" w:hAnsi="Arial" w:cs="Arial"/>
          <w:lang w:val="es-US"/>
        </w:rPr>
        <w:t>ste capítulo ha delineado</w:t>
      </w:r>
      <w:r w:rsidRPr="00947A53">
        <w:rPr>
          <w:rFonts w:ascii="Arial" w:hAnsi="Arial" w:cs="Arial"/>
          <w:lang w:val="es-US"/>
        </w:rPr>
        <w:t xml:space="preserve"> el proceso de planificación y diseño del sistema propuesto, presentando tanto la estructura técnica como los requisitos necesarios para su implementación. Se destaca la importancia de una estrategia integral que aborde aspectos clave como la arquitectura, los requisitos funcionales y no funcionales, así como las </w:t>
      </w:r>
      <w:r w:rsidRPr="00947A53">
        <w:rPr>
          <w:rFonts w:ascii="Arial" w:hAnsi="Arial" w:cs="Arial"/>
          <w:lang w:val="es-US"/>
        </w:rPr>
        <w:lastRenderedPageBreak/>
        <w:t>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56" w:name="_Toc163212784"/>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56"/>
    </w:p>
    <w:p w14:paraId="2605D197" w14:textId="531949B9"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57" w:name="_Toc163212785"/>
      <w:r>
        <w:t>Instalación de los requisitos para el funcionamiento del sistema</w:t>
      </w:r>
      <w:bookmarkEnd w:id="57"/>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D0794">
        <w:rPr>
          <w:rFonts w:ascii="Arial" w:hAnsi="Arial" w:cs="Arial"/>
          <w:b/>
          <w:bCs/>
          <w:color w:val="000000" w:themeColor="text1"/>
          <w:lang w:val="es-ES_tradnl" w:eastAsia="es-ES"/>
        </w:rPr>
        <w:t>y en el Anexo I</w:t>
      </w:r>
      <w:r w:rsidR="004C1775">
        <w:rPr>
          <w:rFonts w:ascii="Arial" w:hAnsi="Arial" w:cs="Arial"/>
          <w:lang w:val="es-ES_tradnl" w:eastAsia="es-ES"/>
        </w:rPr>
        <w:t>.</w:t>
      </w:r>
    </w:p>
    <w:p w14:paraId="7D9DC69E" w14:textId="2C5F7ABC" w:rsidR="00555D12" w:rsidRDefault="00BC43B8" w:rsidP="00230679">
      <w:pPr>
        <w:pStyle w:val="Ttulo2"/>
        <w:spacing w:before="0"/>
      </w:pPr>
      <w:bookmarkStart w:id="58" w:name="_Toc163212786"/>
      <w:r>
        <w:t>Algoritmos Importantes</w:t>
      </w:r>
      <w:bookmarkEnd w:id="58"/>
    </w:p>
    <w:p w14:paraId="65F44E78" w14:textId="486E4B74"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59" w:name="_Toc163212787"/>
      <w:r>
        <w:t>Insertar Usuario</w:t>
      </w:r>
      <w:bookmarkEnd w:id="59"/>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ver Fig 3.1)</w:t>
        </w:r>
      </w:hyperlink>
      <w:r w:rsidR="00593F98">
        <w:rPr>
          <w:rFonts w:ascii="Arial" w:hAnsi="Arial" w:cs="Arial"/>
          <w:lang w:val="es-ES" w:eastAsia="es-ES"/>
        </w:rPr>
        <w:t>:</w:t>
      </w:r>
    </w:p>
    <w:p w14:paraId="17AE5513" w14:textId="05DFDC6C" w:rsidR="00635BC7" w:rsidRPr="00635BC7" w:rsidRDefault="00635BC7" w:rsidP="00230679">
      <w:pPr>
        <w:spacing w:after="0" w:line="360" w:lineRule="auto"/>
        <w:jc w:val="both"/>
        <w:rPr>
          <w:rFonts w:ascii="Arial" w:hAnsi="Arial" w:cs="Arial"/>
          <w:b/>
          <w:lang w:val="es-ES" w:eastAsia="es-ES"/>
        </w:rPr>
      </w:pPr>
      <w:bookmarkStart w:id="60" w:name="fig_insertar_usuario"/>
      <w:r w:rsidRPr="00625E04">
        <w:rPr>
          <w:rFonts w:ascii="Arial" w:hAnsi="Arial" w:cs="Arial"/>
          <w:b/>
          <w:lang w:val="es-ES" w:eastAsia="es-ES"/>
        </w:rPr>
        <w:t>Fig 3.1 Función para Insertar un usuario en el sistema</w:t>
      </w:r>
    </w:p>
    <w:bookmarkEnd w:id="60"/>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elastic_router_users_admin.post("/insert_user")</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async </w:t>
      </w:r>
      <w:r w:rsidRPr="00C81F1F">
        <w:rPr>
          <w:rFonts w:ascii="Courier New" w:hAnsi="Courier New" w:cs="Courier New"/>
          <w:i/>
          <w:iCs/>
          <w:sz w:val="20"/>
          <w:szCs w:val="20"/>
          <w:lang w:eastAsia="es-ES"/>
        </w:rPr>
        <w:t>def</w:t>
      </w:r>
      <w:r w:rsidRPr="00C81F1F">
        <w:rPr>
          <w:rFonts w:ascii="Courier New" w:hAnsi="Courier New" w:cs="Courier New"/>
          <w:sz w:val="20"/>
          <w:szCs w:val="20"/>
          <w:lang w:eastAsia="es-ES"/>
        </w:rPr>
        <w:t xml:space="preserve"> register(user: User):</w:t>
      </w:r>
    </w:p>
    <w:p w14:paraId="0269893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es = Elasticsearch(["http://localhost:9200"], </w:t>
      </w:r>
      <w:r w:rsidRPr="00C81F1F">
        <w:rPr>
          <w:rFonts w:ascii="Courier New" w:hAnsi="Courier New" w:cs="Courier New"/>
          <w:i/>
          <w:iCs/>
          <w:sz w:val="20"/>
          <w:szCs w:val="20"/>
          <w:lang w:eastAsia="es-ES"/>
        </w:rPr>
        <w:t>basic_auth</w:t>
      </w:r>
      <w:r w:rsidRPr="00C81F1F">
        <w:rPr>
          <w:rFonts w:ascii="Courier New" w:hAnsi="Courier New" w:cs="Courier New"/>
          <w:sz w:val="20"/>
          <w:szCs w:val="20"/>
          <w:lang w:eastAsia="es-ES"/>
        </w:rPr>
        <w:t>=("elastic", "elastic"))</w:t>
      </w:r>
    </w:p>
    <w:p w14:paraId="7D6596D1"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index = "users_datys"</w:t>
      </w:r>
    </w:p>
    <w:p w14:paraId="3D57D406"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user_exists = es.search(</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query": {"match": {"username": user.username}}})</w:t>
      </w:r>
    </w:p>
    <w:p w14:paraId="285EB5F9"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if user_exists['hits']['total']['value'] &gt; 0:</w:t>
      </w:r>
    </w:p>
    <w:p w14:paraId="5477C8D4"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El usuario ya existe"}</w:t>
      </w:r>
    </w:p>
    <w:p w14:paraId="12604FC6"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hashed_password = pwd_context.hash(user.password)</w:t>
      </w:r>
    </w:p>
    <w:p w14:paraId="3EDC16D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user_doc = {</w:t>
      </w:r>
    </w:p>
    <w:p w14:paraId="4314616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lastRenderedPageBreak/>
        <w:t>            "username": user.username,</w:t>
      </w:r>
    </w:p>
    <w:p w14:paraId="7FE97B9D"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password": hashed_password,</w:t>
      </w:r>
    </w:p>
    <w:p w14:paraId="3B38360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rol": user.rol</w:t>
      </w:r>
    </w:p>
    <w:p w14:paraId="767CF43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es.index(</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user_doc)</w:t>
      </w:r>
    </w:p>
    <w:p w14:paraId="6F080255"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eturn {"message": "Usuario añadido con éxito"}</w:t>
      </w:r>
    </w:p>
    <w:p w14:paraId="560B02B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print(f"Error en elastic router users admin post: Error: {e}")</w:t>
      </w:r>
    </w:p>
    <w:p w14:paraId="26ABCDB0"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r w:rsidRPr="00C81F1F">
        <w:rPr>
          <w:rFonts w:ascii="Courier New" w:hAnsi="Courier New" w:cs="Courier New"/>
          <w:sz w:val="20"/>
          <w:szCs w:val="20"/>
          <w:lang w:val="es-US" w:eastAsia="es-ES"/>
        </w:rPr>
        <w:t>raise HTTPException(</w:t>
      </w:r>
      <w:r w:rsidRPr="00C81F1F">
        <w:rPr>
          <w:rFonts w:ascii="Courier New" w:hAnsi="Courier New" w:cs="Courier New"/>
          <w:i/>
          <w:iCs/>
          <w:sz w:val="20"/>
          <w:szCs w:val="20"/>
          <w:lang w:val="es-US" w:eastAsia="es-ES"/>
        </w:rPr>
        <w:t>status_code</w:t>
      </w:r>
      <w:r w:rsidRPr="00C81F1F">
        <w:rPr>
          <w:rFonts w:ascii="Courier New" w:hAnsi="Courier New" w:cs="Courier New"/>
          <w:sz w:val="20"/>
          <w:szCs w:val="20"/>
          <w:lang w:val="es-US" w:eastAsia="es-ES"/>
        </w:rPr>
        <w:t xml:space="preserve">=500, </w:t>
      </w:r>
      <w:r w:rsidRPr="00C81F1F">
        <w:rPr>
          <w:rFonts w:ascii="Courier New" w:hAnsi="Courier New" w:cs="Courier New"/>
          <w:i/>
          <w:iCs/>
          <w:sz w:val="20"/>
          <w:szCs w:val="20"/>
          <w:lang w:val="es-US" w:eastAsia="es-ES"/>
        </w:rPr>
        <w:t>detail</w:t>
      </w:r>
      <w:r w:rsidRPr="00C81F1F">
        <w:rPr>
          <w:rFonts w:ascii="Courier New" w:hAnsi="Courier New" w:cs="Courier New"/>
          <w:sz w:val="20"/>
          <w:szCs w:val="20"/>
          <w:lang w:val="es-US" w:eastAsia="es-ES"/>
        </w:rPr>
        <w:t>="Error al añadir el usuario")</w:t>
      </w:r>
    </w:p>
    <w:p w14:paraId="75334FA1" w14:textId="77777777" w:rsidR="00762C7A" w:rsidRPr="00B76147" w:rsidRDefault="00762C7A" w:rsidP="00230679">
      <w:pPr>
        <w:spacing w:after="0" w:line="360" w:lineRule="auto"/>
        <w:jc w:val="both"/>
        <w:rPr>
          <w:rFonts w:ascii="Arial" w:hAnsi="Arial" w:cs="Arial"/>
          <w:lang w:val="es-US" w:eastAsia="es-ES"/>
        </w:rPr>
      </w:pPr>
    </w:p>
    <w:p w14:paraId="45310880" w14:textId="63997237"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pwd_context.hash(user.password)”</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61" w:name="_Toc163212788"/>
      <w:r>
        <w:t>Autenticación del Usuario</w:t>
      </w:r>
      <w:bookmarkEnd w:id="61"/>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ver Fig 3.2)</w:t>
        </w:r>
      </w:hyperlink>
    </w:p>
    <w:p w14:paraId="31574EFD" w14:textId="6B70DAC5" w:rsidR="00635BC7" w:rsidRPr="00635BC7" w:rsidRDefault="00635BC7" w:rsidP="00230679">
      <w:pPr>
        <w:spacing w:after="0" w:line="360" w:lineRule="auto"/>
        <w:rPr>
          <w:rFonts w:ascii="Arial" w:hAnsi="Arial" w:cs="Arial"/>
          <w:b/>
          <w:lang w:val="es-ES" w:eastAsia="es-ES"/>
        </w:rPr>
      </w:pPr>
      <w:bookmarkStart w:id="62" w:name="fig_auth_user"/>
      <w:r w:rsidRPr="00FD4613">
        <w:rPr>
          <w:rFonts w:ascii="Arial" w:hAnsi="Arial" w:cs="Arial"/>
          <w:b/>
          <w:lang w:val="es-ES" w:eastAsia="es-ES"/>
        </w:rPr>
        <w:t xml:space="preserve">Fig 3.2 Función para autenticar </w:t>
      </w:r>
      <w:r>
        <w:rPr>
          <w:rFonts w:ascii="Arial" w:hAnsi="Arial" w:cs="Arial"/>
          <w:b/>
          <w:lang w:val="es-ES" w:eastAsia="es-ES"/>
        </w:rPr>
        <w:t>un usuario al sistema</w:t>
      </w:r>
    </w:p>
    <w:bookmarkEnd w:id="62"/>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elastic_router_users_admin.post("/insert_user")</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async </w:t>
      </w:r>
      <w:r w:rsidRPr="00EA2D97">
        <w:rPr>
          <w:rFonts w:ascii="Courier New" w:hAnsi="Courier New" w:cs="Courier New"/>
          <w:i/>
          <w:iCs/>
          <w:sz w:val="20"/>
          <w:szCs w:val="20"/>
          <w:lang w:eastAsia="es-ES"/>
        </w:rPr>
        <w:t>def</w:t>
      </w:r>
      <w:r w:rsidRPr="00EA2D97">
        <w:rPr>
          <w:rFonts w:ascii="Courier New" w:hAnsi="Courier New" w:cs="Courier New"/>
          <w:sz w:val="20"/>
          <w:szCs w:val="20"/>
          <w:lang w:eastAsia="es-ES"/>
        </w:rPr>
        <w:t xml:space="preserve"> register(user: User):</w:t>
      </w:r>
    </w:p>
    <w:p w14:paraId="3421A98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        es = Elasticsearch(["http://localhost:9200"], </w:t>
      </w:r>
      <w:r w:rsidRPr="00EA2D97">
        <w:rPr>
          <w:rFonts w:ascii="Courier New" w:hAnsi="Courier New" w:cs="Courier New"/>
          <w:i/>
          <w:iCs/>
          <w:sz w:val="20"/>
          <w:szCs w:val="20"/>
          <w:lang w:eastAsia="es-ES"/>
        </w:rPr>
        <w:t>basic_auth</w:t>
      </w:r>
      <w:r w:rsidRPr="00EA2D97">
        <w:rPr>
          <w:rFonts w:ascii="Courier New" w:hAnsi="Courier New" w:cs="Courier New"/>
          <w:sz w:val="20"/>
          <w:szCs w:val="20"/>
          <w:lang w:eastAsia="es-ES"/>
        </w:rPr>
        <w:t>=("elastic", "elastic"))</w:t>
      </w:r>
    </w:p>
    <w:p w14:paraId="3359C3A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index = "users_datys"</w:t>
      </w:r>
    </w:p>
    <w:p w14:paraId="1B73D61A"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_exists = es.search(</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query": {"match": {"username": user.username}}})</w:t>
      </w:r>
    </w:p>
    <w:p w14:paraId="45E97139"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if user_exists['hits']['total']['value'] &gt; 0:</w:t>
      </w:r>
    </w:p>
    <w:p w14:paraId="27A96004"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eastAsia="es-ES"/>
        </w:rPr>
        <w:lastRenderedPageBreak/>
        <w:t xml:space="preserve">            </w:t>
      </w:r>
      <w:r w:rsidRPr="00EA2D97">
        <w:rPr>
          <w:rFonts w:ascii="Courier New" w:hAnsi="Courier New" w:cs="Courier New"/>
          <w:sz w:val="20"/>
          <w:szCs w:val="20"/>
          <w:lang w:val="es-US" w:eastAsia="es-ES"/>
        </w:rPr>
        <w:t>return {"message": "El usuario ya existe"}</w:t>
      </w:r>
    </w:p>
    <w:p w14:paraId="27D537CC"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AD5558">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hashed_password = pwd_context.hash(user.password)</w:t>
      </w:r>
    </w:p>
    <w:p w14:paraId="36D479A7"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_doc = {</w:t>
      </w:r>
    </w:p>
    <w:p w14:paraId="104BBB83"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username": user.username,</w:t>
      </w:r>
    </w:p>
    <w:p w14:paraId="44653AC6"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password": hashed_password,</w:t>
      </w:r>
    </w:p>
    <w:p w14:paraId="7A8CA1E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rol": user.rol</w:t>
      </w:r>
    </w:p>
    <w:p w14:paraId="002B40C9"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es.index(</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user_doc)</w:t>
      </w:r>
    </w:p>
    <w:p w14:paraId="713FEA2C" w14:textId="5FDCB78D"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AD5558">
        <w:rPr>
          <w:rFonts w:ascii="Courier New" w:hAnsi="Courier New" w:cs="Courier New"/>
          <w:sz w:val="20"/>
          <w:szCs w:val="20"/>
          <w:lang w:eastAsia="es-ES"/>
        </w:rPr>
        <w:t xml:space="preserve">        </w:t>
      </w:r>
      <w:r w:rsidRPr="00EA2D97">
        <w:rPr>
          <w:rFonts w:ascii="Courier New" w:hAnsi="Courier New" w:cs="Courier New"/>
          <w:sz w:val="20"/>
          <w:szCs w:val="20"/>
          <w:lang w:val="es-US" w:eastAsia="es-ES"/>
        </w:rPr>
        <w:t>return {"message": "Usuario añadido con éxito"}</w:t>
      </w:r>
    </w:p>
    <w:p w14:paraId="3C079F48"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print(f"Error en elastic router users admin post: Error: {e}")</w:t>
      </w:r>
    </w:p>
    <w:p w14:paraId="59290CFF"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r w:rsidRPr="00EA2D97">
        <w:rPr>
          <w:rFonts w:ascii="Courier New" w:hAnsi="Courier New" w:cs="Courier New"/>
          <w:sz w:val="20"/>
          <w:szCs w:val="20"/>
          <w:lang w:val="es-US" w:eastAsia="es-ES"/>
        </w:rPr>
        <w:t>raise HTTPException(</w:t>
      </w:r>
      <w:r w:rsidRPr="00EA2D97">
        <w:rPr>
          <w:rFonts w:ascii="Courier New" w:hAnsi="Courier New" w:cs="Courier New"/>
          <w:i/>
          <w:iCs/>
          <w:sz w:val="20"/>
          <w:szCs w:val="20"/>
          <w:lang w:val="es-US" w:eastAsia="es-ES"/>
        </w:rPr>
        <w:t>status_code</w:t>
      </w:r>
      <w:r w:rsidRPr="00EA2D97">
        <w:rPr>
          <w:rFonts w:ascii="Courier New" w:hAnsi="Courier New" w:cs="Courier New"/>
          <w:sz w:val="20"/>
          <w:szCs w:val="20"/>
          <w:lang w:val="es-US" w:eastAsia="es-ES"/>
        </w:rPr>
        <w:t xml:space="preserve">=500, </w:t>
      </w:r>
      <w:r w:rsidRPr="00EA2D97">
        <w:rPr>
          <w:rFonts w:ascii="Courier New" w:hAnsi="Courier New" w:cs="Courier New"/>
          <w:i/>
          <w:iCs/>
          <w:sz w:val="20"/>
          <w:szCs w:val="20"/>
          <w:lang w:val="es-US" w:eastAsia="es-ES"/>
        </w:rPr>
        <w:t>detail</w:t>
      </w:r>
      <w:r w:rsidRPr="00EA2D97">
        <w:rPr>
          <w:rFonts w:ascii="Courier New" w:hAnsi="Courier New" w:cs="Courier New"/>
          <w:sz w:val="20"/>
          <w:szCs w:val="20"/>
          <w:lang w:val="es-US" w:eastAsia="es-ES"/>
        </w:rPr>
        <w:t>="Error al añadir el usuario")</w:t>
      </w:r>
    </w:p>
    <w:p w14:paraId="62D2E929" w14:textId="77777777" w:rsidR="00762C7A" w:rsidRPr="00CA6520" w:rsidRDefault="00762C7A" w:rsidP="00230679">
      <w:pPr>
        <w:spacing w:after="0" w:line="360" w:lineRule="auto"/>
        <w:jc w:val="both"/>
        <w:rPr>
          <w:rFonts w:ascii="Arial" w:hAnsi="Arial" w:cs="Arial"/>
          <w:lang w:val="es-US" w:eastAsia="es-ES"/>
        </w:rPr>
      </w:pPr>
    </w:p>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en FastAPI que se encarga de autenticar a </w:t>
      </w:r>
      <w:r w:rsidR="00A46769" w:rsidRPr="00047E7A">
        <w:rPr>
          <w:rFonts w:ascii="Arial" w:hAnsi="Arial" w:cs="Arial"/>
          <w:lang w:val="es-US"/>
        </w:rPr>
        <w:t>un usuario mediante su nombre de usuario y contraseña. Primero, se establece una 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230679">
      <w:pPr>
        <w:pStyle w:val="Ttulo3"/>
        <w:spacing w:after="0"/>
      </w:pPr>
      <w:bookmarkStart w:id="63" w:name="_Toc163212789"/>
      <w:r>
        <w:t xml:space="preserve">Reconocimiento de Entidades Nombradas a </w:t>
      </w:r>
      <w:r w:rsidR="00E356D4">
        <w:t>un ín</w:t>
      </w:r>
      <w:r>
        <w:t>dice de Elasticsearch</w:t>
      </w:r>
      <w:bookmarkEnd w:id="63"/>
    </w:p>
    <w:p w14:paraId="4935E1A2" w14:textId="3B9F8644"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ver Fig 3.3)</w:t>
        </w:r>
      </w:hyperlink>
      <w:r w:rsidR="00900CAD" w:rsidRPr="00652323">
        <w:rPr>
          <w:rFonts w:ascii="Arial" w:hAnsi="Arial" w:cs="Arial"/>
          <w:lang w:val="es-US" w:eastAsia="es-ES"/>
        </w:rPr>
        <w:t>:</w:t>
      </w:r>
    </w:p>
    <w:p w14:paraId="71EEC581" w14:textId="30C9C3F8"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r w:rsidRPr="008452C3">
          <w:rPr>
            <w:rStyle w:val="Hipervnculo"/>
            <w:rFonts w:ascii="Arial" w:hAnsi="Arial" w:cs="Arial"/>
            <w:lang w:val="es-US" w:eastAsia="es-ES"/>
          </w:rPr>
          <w:t>Fig3.3</w:t>
        </w:r>
      </w:hyperlink>
      <w:r w:rsidRPr="008452C3">
        <w:rPr>
          <w:rFonts w:ascii="Arial" w:hAnsi="Arial" w:cs="Arial"/>
          <w:lang w:val="es-US" w:eastAsia="es-ES"/>
        </w:rPr>
        <w:t xml:space="preserve"> define una función post_index_ner_result en FastAPI que se encarga de realizar el reconocimiento de entidades nombradas en Elasticsearch. Esta recibe un objeto de tipo Post el cual contiene información del índice seleccionado por el usuario.</w:t>
      </w:r>
    </w:p>
    <w:p w14:paraId="64C53226" w14:textId="49DA64A9" w:rsidR="00635BC7" w:rsidRDefault="00635BC7" w:rsidP="00230679">
      <w:pPr>
        <w:spacing w:after="0" w:line="360" w:lineRule="auto"/>
        <w:rPr>
          <w:rFonts w:ascii="Arial" w:hAnsi="Arial" w:cs="Arial"/>
          <w:b/>
          <w:lang w:val="es-US" w:eastAsia="es-ES"/>
        </w:rPr>
      </w:pPr>
      <w:bookmarkStart w:id="64" w:name="fig_ner_principal_function"/>
      <w:r w:rsidRPr="006854F8">
        <w:rPr>
          <w:rFonts w:ascii="Arial" w:hAnsi="Arial" w:cs="Arial"/>
          <w:b/>
          <w:lang w:val="es-US" w:eastAsia="es-ES"/>
        </w:rPr>
        <w:t>Fig 3.3 Función principal del reconocimiento de entidades nombradas</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val="es-US" w:eastAsia="es-ES"/>
        </w:rPr>
        <w:t>@elastic_router.post("/ner-index-resul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async def post_index_ner_result(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nlp = load_nlp_model()</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documents = fetch_documents_from_elasticsearch(post.indice)</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sults = process_documents(documents, nlp)</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r w:rsidRPr="000550B6">
        <w:rPr>
          <w:rFonts w:ascii="Courier New" w:hAnsi="Courier New" w:cs="Courier New"/>
          <w:sz w:val="20"/>
          <w:szCs w:val="20"/>
          <w:lang w:val="es-US" w:eastAsia="es-ES"/>
        </w:rPr>
        <w:t>print(f"Error en  /ner-index-resul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raise HTTPException(</w:t>
      </w:r>
      <w:r w:rsidRPr="000550B6">
        <w:rPr>
          <w:rFonts w:ascii="Courier New" w:hAnsi="Courier New" w:cs="Courier New"/>
          <w:i/>
          <w:iCs/>
          <w:sz w:val="20"/>
          <w:szCs w:val="20"/>
          <w:lang w:eastAsia="es-ES"/>
        </w:rPr>
        <w:t>status_code</w:t>
      </w:r>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r w:rsidRPr="000550B6">
        <w:rPr>
          <w:rFonts w:ascii="Courier New" w:hAnsi="Courier New" w:cs="Courier New"/>
          <w:i/>
          <w:iCs/>
          <w:sz w:val="20"/>
          <w:szCs w:val="20"/>
          <w:lang w:eastAsia="es-ES"/>
        </w:rPr>
        <w:t>str</w:t>
      </w:r>
      <w:r w:rsidRPr="000550B6">
        <w:rPr>
          <w:rFonts w:ascii="Courier New" w:hAnsi="Courier New" w:cs="Courier New"/>
          <w:sz w:val="20"/>
          <w:szCs w:val="20"/>
          <w:lang w:eastAsia="es-ES"/>
        </w:rPr>
        <w:t>(e))</w:t>
      </w:r>
    </w:p>
    <w:bookmarkEnd w:id="64"/>
    <w:p w14:paraId="79C7F73C" w14:textId="77777777" w:rsidR="00B00DED" w:rsidRPr="00AD5558" w:rsidRDefault="00B00DED" w:rsidP="00230679">
      <w:pPr>
        <w:spacing w:after="0" w:line="360" w:lineRule="auto"/>
        <w:jc w:val="both"/>
        <w:rPr>
          <w:rFonts w:ascii="Arial" w:hAnsi="Arial" w:cs="Arial"/>
          <w:lang w:eastAsia="es-ES"/>
        </w:rPr>
      </w:pPr>
    </w:p>
    <w:p w14:paraId="5A1C3FF0" w14:textId="5693A905"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 xml:space="preserve">Cargamos el modelo de spacy definido en path.py de la carpeta “sentence-gen-api/path.py” </w:t>
      </w:r>
      <w:hyperlink w:anchor="fig_load_spacy_model" w:history="1">
        <w:r w:rsidRPr="00B00DED">
          <w:rPr>
            <w:rStyle w:val="Hipervnculo"/>
            <w:rFonts w:ascii="Arial" w:hAnsi="Arial" w:cs="Arial"/>
            <w:lang w:val="es-US" w:eastAsia="es-ES"/>
          </w:rPr>
          <w:t>(ver Fig3.4)</w:t>
        </w:r>
      </w:hyperlink>
      <w:r w:rsidRPr="00B00DED">
        <w:rPr>
          <w:rFonts w:ascii="Arial" w:hAnsi="Arial" w:cs="Arial"/>
          <w:lang w:val="es-US" w:eastAsia="es-ES"/>
        </w:rPr>
        <w:t xml:space="preserve"> y lo asignamos a nlp.</w:t>
      </w:r>
    </w:p>
    <w:p w14:paraId="18898B18" w14:textId="7D5CCE17" w:rsidR="00635BC7" w:rsidRPr="006854F8" w:rsidRDefault="00635BC7" w:rsidP="00230679">
      <w:pPr>
        <w:spacing w:after="0" w:line="360" w:lineRule="auto"/>
        <w:rPr>
          <w:rFonts w:ascii="Arial" w:hAnsi="Arial" w:cs="Arial"/>
          <w:b/>
          <w:lang w:val="es-US" w:eastAsia="es-ES"/>
        </w:rPr>
      </w:pPr>
      <w:bookmarkStart w:id="65" w:name="fig_load_spacy_model"/>
      <w:r w:rsidRPr="006854F8">
        <w:rPr>
          <w:rFonts w:ascii="Arial" w:hAnsi="Arial" w:cs="Arial"/>
          <w:b/>
          <w:lang w:val="es-US" w:eastAsia="es-ES"/>
        </w:rPr>
        <w:t>Fig 3.4 Función para cargar el modelo de Spacy</w:t>
      </w:r>
    </w:p>
    <w:bookmarkEnd w:id="65"/>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def load_nlp_model():</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return spacy.load(output_dir)</w:t>
      </w:r>
    </w:p>
    <w:p w14:paraId="52F0C38A"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311715">
        <w:rPr>
          <w:rFonts w:ascii="Courier New" w:eastAsia="Times New Roman" w:hAnsi="Courier New" w:cs="Courier New"/>
          <w:iCs/>
          <w:color w:val="000000" w:themeColor="text1"/>
        </w:rPr>
        <w:t xml:space="preserve">    </w:t>
      </w:r>
      <w:r w:rsidRPr="00AD5558">
        <w:rPr>
          <w:rFonts w:ascii="Courier New" w:eastAsia="Times New Roman" w:hAnsi="Courier New" w:cs="Courier New"/>
          <w:iCs/>
          <w:color w:val="000000" w:themeColor="text1"/>
          <w:lang w:val="es-US"/>
        </w:rPr>
        <w:t>except Exception as e:</w:t>
      </w:r>
    </w:p>
    <w:p w14:paraId="1B68D27C" w14:textId="0ADC4D9E" w:rsidR="0099255D"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AD5558">
        <w:rPr>
          <w:rFonts w:ascii="Courier New" w:eastAsia="Times New Roman" w:hAnsi="Courier New" w:cs="Courier New"/>
          <w:iCs/>
          <w:color w:val="000000" w:themeColor="text1"/>
          <w:lang w:val="es-US"/>
        </w:rPr>
        <w:t>        raise HTTPException(status_code=500, detail=f"Error al cargar el modelo de Spacy: {e}")</w:t>
      </w:r>
    </w:p>
    <w:p w14:paraId="409FA662" w14:textId="77777777" w:rsidR="00311715" w:rsidRDefault="00311715" w:rsidP="00230679">
      <w:pPr>
        <w:spacing w:after="0" w:line="360" w:lineRule="auto"/>
        <w:rPr>
          <w:rFonts w:ascii="Arial" w:hAnsi="Arial" w:cs="Arial"/>
          <w:lang w:val="es-US" w:eastAsia="es-ES"/>
        </w:rPr>
      </w:pPr>
    </w:p>
    <w:p w14:paraId="67C14549" w14:textId="1C06816B"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 xml:space="preserve">Luego se hace llamada a la función “fetch_documents_from_elasticsearch” </w:t>
      </w:r>
      <w:hyperlink w:anchor="fig_extraer_index_data" w:history="1">
        <w:r w:rsidRPr="00AB3EE8">
          <w:rPr>
            <w:rStyle w:val="Hipervnculo"/>
            <w:rFonts w:ascii="Arial" w:hAnsi="Arial" w:cs="Arial"/>
            <w:lang w:val="es-US" w:eastAsia="es-ES"/>
          </w:rPr>
          <w:t>(ver Fig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4583D0" w14:textId="3A31AAC7" w:rsidR="00C721AB" w:rsidRPr="006854F8" w:rsidRDefault="00C721AB" w:rsidP="00230679">
      <w:pPr>
        <w:spacing w:after="0" w:line="360" w:lineRule="auto"/>
        <w:rPr>
          <w:rFonts w:ascii="Arial" w:hAnsi="Arial" w:cs="Arial"/>
          <w:b/>
          <w:lang w:val="es-US" w:eastAsia="es-ES"/>
        </w:rPr>
      </w:pPr>
      <w:bookmarkStart w:id="66" w:name="fig_extraer_index_data"/>
      <w:r w:rsidRPr="006854F8">
        <w:rPr>
          <w:rFonts w:ascii="Arial" w:hAnsi="Arial" w:cs="Arial"/>
          <w:b/>
          <w:lang w:val="es-US" w:eastAsia="es-ES"/>
        </w:rPr>
        <w:t>Fig 3.5 Función para extraer los datos del índice seleccionado</w:t>
      </w:r>
    </w:p>
    <w:bookmarkEnd w:id="66"/>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def fetch_documents_from_elasticsearch(index_name: str) -&gt; List[Dic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es = Elasticsearch(["http://localhost:9200"], basic_auth=("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sponse = es.search(index=index_name, body={"query": {"match_all":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hits"]]</w:t>
      </w:r>
    </w:p>
    <w:p w14:paraId="3794E933"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311715">
        <w:rPr>
          <w:rFonts w:ascii="Courier New" w:eastAsia="Times New Roman" w:hAnsi="Courier New" w:cs="Courier New"/>
          <w:iCs/>
          <w:color w:val="000000" w:themeColor="text1"/>
          <w:sz w:val="20"/>
          <w:szCs w:val="20"/>
        </w:rPr>
        <w:t xml:space="preserve">    </w:t>
      </w:r>
      <w:r w:rsidRPr="00AD5558">
        <w:rPr>
          <w:rFonts w:ascii="Courier New" w:eastAsia="Times New Roman" w:hAnsi="Courier New" w:cs="Courier New"/>
          <w:iCs/>
          <w:color w:val="000000" w:themeColor="text1"/>
          <w:sz w:val="20"/>
          <w:szCs w:val="20"/>
          <w:lang w:val="es-US"/>
        </w:rPr>
        <w:t>except Exception as e:</w:t>
      </w:r>
    </w:p>
    <w:p w14:paraId="66C324DD"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AD5558">
        <w:rPr>
          <w:rFonts w:ascii="Courier New" w:eastAsia="Times New Roman" w:hAnsi="Courier New" w:cs="Courier New"/>
          <w:iCs/>
          <w:color w:val="000000" w:themeColor="text1"/>
          <w:sz w:val="20"/>
          <w:szCs w:val="20"/>
          <w:lang w:val="es-US"/>
        </w:rPr>
        <w:t>        raise HTTPException(status_code=500, detail=f"Error al recuperar documentos de Elasticsearch: {e}")</w:t>
      </w:r>
    </w:p>
    <w:p w14:paraId="7AD55401" w14:textId="51153006" w:rsidR="00C721AB" w:rsidRDefault="00C721AB" w:rsidP="00230679">
      <w:pPr>
        <w:spacing w:after="0" w:line="360" w:lineRule="auto"/>
        <w:rPr>
          <w:rFonts w:ascii="Arial" w:hAnsi="Arial" w:cs="Arial"/>
          <w:b/>
          <w:lang w:val="es-US" w:eastAsia="es-ES"/>
        </w:rPr>
      </w:pPr>
    </w:p>
    <w:p w14:paraId="34E02E99" w14:textId="247A8F89"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lastRenderedPageBreak/>
        <w:t>Luego se procesa los documentos en la función “process_documents”</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ver Fig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0D788F43" w14:textId="5670FB8E" w:rsidR="00C721AB" w:rsidRPr="006854F8" w:rsidRDefault="00C721AB" w:rsidP="00230679">
      <w:pPr>
        <w:spacing w:after="0" w:line="360" w:lineRule="auto"/>
        <w:jc w:val="both"/>
        <w:rPr>
          <w:rFonts w:ascii="Arial" w:hAnsi="Arial" w:cs="Arial"/>
          <w:b/>
          <w:lang w:val="es-US" w:eastAsia="es-ES"/>
        </w:rPr>
      </w:pPr>
      <w:bookmarkStart w:id="67" w:name="fig_procesar_extraer_entidades"/>
      <w:r w:rsidRPr="006854F8">
        <w:rPr>
          <w:rFonts w:ascii="Arial" w:hAnsi="Arial" w:cs="Arial"/>
          <w:b/>
          <w:lang w:val="es-US" w:eastAsia="es-ES"/>
        </w:rPr>
        <w:t>Fig 3.6 Función para procesar los documentos y extraer las entidades nombrad</w:t>
      </w:r>
      <w:bookmarkEnd w:id="67"/>
      <w:r w:rsidRPr="006854F8">
        <w:rPr>
          <w:rFonts w:ascii="Arial" w:hAnsi="Arial" w:cs="Arial"/>
          <w:b/>
          <w:lang w:val="es-US" w:eastAsia="es-ES"/>
        </w:rPr>
        <w:t>as</w:t>
      </w:r>
    </w:p>
    <w:p w14:paraId="1115128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def process_documents(documents: List[Dict], nlp) -&gt; List[SentenceWithEntities]:</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spacy_doc = nlp(doc["_source"]["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Entity(name=ent.text, start=ent.start_char, end=ent.end_char, label=ent.label_) for ent in spacy_doc.ents]</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append(SentenceWithEntities(sentence=doc["_source"]["text"], entities=entities))</w:t>
      </w:r>
    </w:p>
    <w:p w14:paraId="7F81B9ED"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turn result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68" w:name="_Toc163212790"/>
      <w:r>
        <w:t xml:space="preserve">Salvar </w:t>
      </w:r>
      <w:r w:rsidR="00652323">
        <w:t xml:space="preserve">resultados del reconocimiento en el </w:t>
      </w:r>
      <w:r>
        <w:t>índice seleccionado</w:t>
      </w:r>
      <w:bookmarkEnd w:id="68"/>
      <w:r>
        <w:t xml:space="preserve"> </w:t>
      </w:r>
    </w:p>
    <w:p w14:paraId="01FFFBF2" w14:textId="25DC6B2F"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ver Fig 3.7)</w:t>
        </w:r>
      </w:hyperlink>
      <w:r w:rsidR="00331070" w:rsidRPr="00CC0E11">
        <w:rPr>
          <w:rFonts w:ascii="Arial" w:hAnsi="Arial" w:cs="Arial"/>
          <w:lang w:val="es-ES" w:eastAsia="es-ES"/>
        </w:rPr>
        <w:t xml:space="preserve">: </w:t>
      </w:r>
    </w:p>
    <w:p w14:paraId="065F9BFA" w14:textId="29264502" w:rsidR="00AB3EE8" w:rsidRPr="00AB3EE8" w:rsidRDefault="00AB3EE8" w:rsidP="00230679">
      <w:pPr>
        <w:spacing w:after="0" w:line="360" w:lineRule="auto"/>
        <w:rPr>
          <w:rFonts w:ascii="Arial" w:hAnsi="Arial" w:cs="Arial"/>
          <w:b/>
          <w:lang w:val="es-ES" w:eastAsia="es-ES"/>
        </w:rPr>
      </w:pPr>
      <w:bookmarkStart w:id="69" w:name="fig_salvar_res_ner"/>
      <w:r w:rsidRPr="004966DD">
        <w:rPr>
          <w:rFonts w:ascii="Arial" w:hAnsi="Arial" w:cs="Arial"/>
          <w:b/>
          <w:lang w:val="es-ES" w:eastAsia="es-ES"/>
        </w:rPr>
        <w:t>Fig 3.7 Función para salvar los resultados del reconocimiento de entidades nombradas</w:t>
      </w:r>
    </w:p>
    <w:bookmarkEnd w:id="69"/>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elastic_router.post('/save_in_elastic')</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async </w:t>
      </w:r>
      <w:r w:rsidRPr="00414CC5">
        <w:rPr>
          <w:rFonts w:ascii="Courier New" w:eastAsia="Times New Roman" w:hAnsi="Courier New" w:cs="Courier New"/>
          <w:i/>
          <w:iCs/>
          <w:color w:val="000000" w:themeColor="text1"/>
          <w:sz w:val="20"/>
          <w:szCs w:val="20"/>
        </w:rPr>
        <w:t>def</w:t>
      </w:r>
      <w:r w:rsidRPr="00414CC5">
        <w:rPr>
          <w:rFonts w:ascii="Courier New" w:eastAsia="Times New Roman" w:hAnsi="Courier New" w:cs="Courier New"/>
          <w:color w:val="000000" w:themeColor="text1"/>
          <w:sz w:val="20"/>
          <w:szCs w:val="20"/>
        </w:rPr>
        <w:t xml:space="preserve"> post_save_in_elastic(post: SaveElastic):</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s = Elasticsearch(["http://localhost:9200"], </w:t>
      </w:r>
      <w:r w:rsidRPr="00414CC5">
        <w:rPr>
          <w:rFonts w:ascii="Courier New" w:eastAsia="Times New Roman" w:hAnsi="Courier New" w:cs="Courier New"/>
          <w:i/>
          <w:iCs/>
          <w:color w:val="000000" w:themeColor="text1"/>
          <w:sz w:val="20"/>
          <w:szCs w:val="20"/>
        </w:rPr>
        <w:t>basic_auth</w:t>
      </w:r>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ndexName = post.indice</w:t>
      </w:r>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if es.indices.exists(</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dele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indexName)</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ices.create(</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i, item in enumerate(post.data,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doc_key = f"doc{i}"</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ansformed_data[doc_key]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lastRenderedPageBreak/>
        <w:t>                "text": item.sentence,</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ntities": [{"start": ent.start, "end": ent.end, "label": ent.label} for ent in item.entities]</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for doc_key, doc_value in transformed_data.items():</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es.index(</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 xml:space="preserve">=indexNam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 xml:space="preserve">=doc_key,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doc_value)</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color w:val="000000" w:themeColor="text1"/>
          <w:sz w:val="20"/>
          <w:szCs w:val="20"/>
          <w:lang w:val="es-US"/>
        </w:rPr>
        <w:t>return {"message":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print(f"Error en /save_in_elastic: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raise HTTPException(</w:t>
      </w:r>
      <w:r w:rsidRPr="00414CC5">
        <w:rPr>
          <w:rFonts w:ascii="Courier New" w:eastAsia="Times New Roman" w:hAnsi="Courier New" w:cs="Courier New"/>
          <w:i/>
          <w:iCs/>
          <w:color w:val="000000" w:themeColor="text1"/>
          <w:sz w:val="20"/>
          <w:szCs w:val="20"/>
        </w:rPr>
        <w:t>status_code</w:t>
      </w:r>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6AEB79BE" w14:textId="77777777" w:rsidR="00414CC5" w:rsidRPr="00414CC5" w:rsidRDefault="00414CC5" w:rsidP="00230679">
      <w:pPr>
        <w:spacing w:after="0" w:line="360" w:lineRule="auto"/>
        <w:jc w:val="both"/>
        <w:rPr>
          <w:rFonts w:ascii="Consolas" w:eastAsia="Times New Roman" w:hAnsi="Consolas" w:cs="Times New Roman"/>
          <w:color w:val="8B888F"/>
          <w:sz w:val="21"/>
          <w:szCs w:val="21"/>
        </w:rPr>
      </w:pPr>
    </w:p>
    <w:p w14:paraId="075B2DBE" w14:textId="021744F6"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r w:rsidRPr="00AB3EE8">
          <w:rPr>
            <w:rStyle w:val="Hipervnculo"/>
            <w:rFonts w:ascii="Arial" w:hAnsi="Arial" w:cs="Arial"/>
            <w:lang w:val="es-ES" w:eastAsia="es-ES"/>
          </w:rPr>
          <w:t>Fig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230679">
      <w:pPr>
        <w:pStyle w:val="Ttulo3"/>
        <w:spacing w:after="0"/>
      </w:pPr>
      <w:bookmarkStart w:id="70" w:name="_Toc163212791"/>
      <w:r>
        <w:t>Generar datos de entrenamiento</w:t>
      </w:r>
      <w:bookmarkEnd w:id="70"/>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r w:rsidRPr="00FC317E">
          <w:rPr>
            <w:rStyle w:val="Hipervnculo"/>
            <w:rFonts w:ascii="Arial" w:hAnsi="Arial" w:cs="Arial"/>
            <w:lang w:val="es-US" w:eastAsia="es-ES"/>
          </w:rPr>
          <w:t>Fig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 xml:space="preserve">s una parte </w:t>
      </w:r>
      <w:r w:rsidRPr="0081770D">
        <w:rPr>
          <w:rFonts w:ascii="Arial" w:hAnsi="Arial" w:cs="Arial"/>
          <w:lang w:val="es-US"/>
        </w:rPr>
        <w:lastRenderedPageBreak/>
        <w:t>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4D9D193F" w14:textId="1BBF47EE" w:rsidR="00FC317E" w:rsidRPr="00FC317E" w:rsidRDefault="00FC317E" w:rsidP="00230679">
      <w:pPr>
        <w:spacing w:after="0" w:line="360" w:lineRule="auto"/>
        <w:jc w:val="both"/>
        <w:rPr>
          <w:rFonts w:ascii="Arial" w:hAnsi="Arial" w:cs="Arial"/>
          <w:b/>
          <w:lang w:val="es-US" w:eastAsia="es-ES"/>
        </w:rPr>
      </w:pPr>
      <w:bookmarkStart w:id="71" w:name="fig_principal_generar_datos_entrenamient"/>
      <w:r w:rsidRPr="00BA03F5">
        <w:rPr>
          <w:rFonts w:ascii="Arial" w:hAnsi="Arial" w:cs="Arial"/>
          <w:b/>
          <w:lang w:val="es-US" w:eastAsia="es-ES"/>
        </w:rPr>
        <w:t>Fig 3.8 Función principal para generar los datos de entrenamiento</w:t>
      </w:r>
    </w:p>
    <w:bookmarkEnd w:id="71"/>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app.pos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async </w:t>
      </w:r>
      <w:r w:rsidRPr="00C868D0">
        <w:rPr>
          <w:rFonts w:ascii="Courier New" w:eastAsia="Times New Roman" w:hAnsi="Courier New" w:cs="Courier New"/>
          <w:i/>
          <w:iCs/>
          <w:color w:val="000000" w:themeColor="text1"/>
          <w:sz w:val="20"/>
          <w:szCs w:val="20"/>
        </w:rPr>
        <w:t>def</w:t>
      </w:r>
      <w:r w:rsidRPr="00C868D0">
        <w:rPr>
          <w:rFonts w:ascii="Courier New" w:eastAsia="Times New Roman" w:hAnsi="Courier New" w:cs="Courier New"/>
          <w:color w:val="000000" w:themeColor="text1"/>
          <w:sz w:val="20"/>
          <w:szCs w:val="20"/>
        </w:rPr>
        <w:t xml:space="preserve"> sentences_generation(input: SentenceInputModel):</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_type = input.entity_type</w:t>
      </w:r>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entity = input.entity</w:t>
      </w:r>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prompt, refine_prompt = get_prompts(input.entity, input.tex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_list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docs = text_process(input.tex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for _ in range(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questions = question_gen_chain.run(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r w:rsidRPr="00C868D0">
        <w:rPr>
          <w:rFonts w:ascii="Courier New" w:eastAsia="Times New Roman" w:hAnsi="Courier New" w:cs="Courier New"/>
          <w:color w:val="000000" w:themeColor="text1"/>
          <w:sz w:val="20"/>
          <w:szCs w:val="20"/>
          <w:lang w:val="es-US"/>
        </w:rPr>
        <w:t>question_list.append(questions)</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for texto in question_lis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extend(extraer_oraciones(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sentences": oracion} for oracion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json_oraciones = generar_data_train(json_oraciones, entity, entity_type)</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documents = transform_to_documents_format(json_oraciones)</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return documents</w:t>
      </w:r>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except </w:t>
      </w:r>
      <w:r w:rsidRPr="00C868D0">
        <w:rPr>
          <w:rFonts w:ascii="Courier New" w:eastAsia="Times New Roman" w:hAnsi="Courier New" w:cs="Courier New"/>
          <w:i/>
          <w:iCs/>
          <w:color w:val="000000" w:themeColor="text1"/>
          <w:sz w:val="20"/>
          <w:szCs w:val="20"/>
          <w:lang w:val="es-US"/>
        </w:rPr>
        <w:t>Exception</w:t>
      </w:r>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print(f"Error al generar las oraciones: {e}")</w:t>
      </w:r>
    </w:p>
    <w:p w14:paraId="087E5837" w14:textId="77777777" w:rsidR="00C868D0" w:rsidRPr="00C868D0" w:rsidRDefault="00C868D0" w:rsidP="00C868D0">
      <w:pPr>
        <w:spacing w:after="0" w:line="360" w:lineRule="auto"/>
        <w:jc w:val="both"/>
        <w:rPr>
          <w:rFonts w:ascii="Consolas" w:eastAsia="Times New Roman" w:hAnsi="Consolas" w:cs="Times New Roman"/>
          <w:color w:val="8B888F"/>
          <w:sz w:val="21"/>
          <w:szCs w:val="21"/>
          <w:lang w:val="es-US"/>
        </w:rPr>
      </w:pPr>
      <w:r w:rsidRPr="00C868D0">
        <w:rPr>
          <w:rFonts w:ascii="Consolas" w:eastAsia="Times New Roman" w:hAnsi="Consolas" w:cs="Times New Roman"/>
          <w:color w:val="8B888F"/>
          <w:sz w:val="21"/>
          <w:szCs w:val="21"/>
          <w:lang w:val="es-US"/>
        </w:rPr>
        <w:t xml:space="preserve">        </w:t>
      </w:r>
    </w:p>
    <w:p w14:paraId="160A2F3A" w14:textId="6C4DEC8F"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ver Fig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w:t>
      </w:r>
      <w:r>
        <w:rPr>
          <w:rFonts w:ascii="Tahoma" w:hAnsi="Tahoma" w:cs="Tahoma"/>
          <w:lang w:val="es-US"/>
        </w:rPr>
        <w:lastRenderedPageBreak/>
        <w:t>oraciones. Luego extraemos las oraciones generadas y preparamos para estructurarlas en un formato JSON específico.</w:t>
      </w:r>
    </w:p>
    <w:p w14:paraId="085A470C" w14:textId="01B69D33" w:rsidR="00FC317E" w:rsidRDefault="00FC317E" w:rsidP="00230679">
      <w:pPr>
        <w:spacing w:after="0" w:line="360" w:lineRule="auto"/>
        <w:jc w:val="both"/>
        <w:rPr>
          <w:rFonts w:ascii="Arial" w:hAnsi="Arial" w:cs="Arial"/>
          <w:b/>
          <w:lang w:val="es-US" w:eastAsia="es-ES"/>
        </w:rPr>
      </w:pPr>
      <w:bookmarkStart w:id="72" w:name="fig_dividir_texto_largo_en_pequeno"/>
      <w:r>
        <w:rPr>
          <w:rFonts w:ascii="Arial" w:hAnsi="Arial" w:cs="Arial"/>
          <w:b/>
          <w:lang w:val="es-US" w:eastAsia="es-ES"/>
        </w:rPr>
        <w:t xml:space="preserve">Fig 3.9 Función para dividir un texto largo en fragmentos más pequeños </w:t>
      </w:r>
    </w:p>
    <w:bookmarkEnd w:id="72"/>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def text_process(text: str)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splitter_question_gen = CharacterTextSplitter(</w:t>
      </w:r>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chunk_size=3000, chunk_overlap=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text_chunks_question_gen = text_splitter_question_gen.split_tex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docs_question_gen = [Document(page_content=t) for t in text_chunks_question_gen]</w:t>
      </w:r>
    </w:p>
    <w:p w14:paraId="3C5D6120" w14:textId="77777777" w:rsidR="007B5916" w:rsidRPr="00AD555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7B5916">
        <w:rPr>
          <w:rFonts w:ascii="Courier New" w:eastAsia="Times New Roman" w:hAnsi="Courier New" w:cs="Courier New"/>
          <w:iCs/>
          <w:color w:val="000000" w:themeColor="text1"/>
          <w:sz w:val="20"/>
          <w:szCs w:val="20"/>
        </w:rPr>
        <w:t xml:space="preserve">    </w:t>
      </w:r>
      <w:r w:rsidRPr="00AD5558">
        <w:rPr>
          <w:rFonts w:ascii="Courier New" w:eastAsia="Times New Roman" w:hAnsi="Courier New" w:cs="Courier New"/>
          <w:iCs/>
          <w:color w:val="000000" w:themeColor="text1"/>
          <w:sz w:val="20"/>
          <w:szCs w:val="20"/>
          <w:lang w:val="es-US"/>
        </w:rPr>
        <w:t>return docs_question_gen</w:t>
      </w:r>
    </w:p>
    <w:p w14:paraId="6563DD71" w14:textId="6AD983EC" w:rsidR="007B5916" w:rsidRPr="00AD5558" w:rsidRDefault="007B5916" w:rsidP="007B5916">
      <w:pPr>
        <w:spacing w:after="0" w:line="360" w:lineRule="auto"/>
        <w:jc w:val="both"/>
        <w:rPr>
          <w:rFonts w:ascii="Consolas" w:eastAsia="Times New Roman" w:hAnsi="Consolas" w:cs="Times New Roman"/>
          <w:i/>
          <w:iCs/>
          <w:color w:val="5AD4E6"/>
          <w:sz w:val="21"/>
          <w:szCs w:val="21"/>
          <w:lang w:val="es-US"/>
        </w:rPr>
      </w:pPr>
    </w:p>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generar_data_train”</w:t>
      </w:r>
      <w:r w:rsidRPr="00DE03B2">
        <w:rPr>
          <w:lang w:val="es-US"/>
        </w:rPr>
        <w:t xml:space="preserve"> </w:t>
      </w:r>
      <w:hyperlink w:anchor="fig_generar_datos_entrenamiento" w:history="1">
        <w:r w:rsidRPr="00934E86">
          <w:rPr>
            <w:rStyle w:val="Hipervnculo"/>
            <w:rFonts w:ascii="Tahoma" w:hAnsi="Tahoma" w:cs="Tahoma"/>
            <w:lang w:val="es-US"/>
          </w:rPr>
          <w:t>(ver Fig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transform_to_document_formats” que le dan el formato necesario para reentrenar el modelo de Spacy. </w:t>
      </w:r>
    </w:p>
    <w:p w14:paraId="40DFD6AA" w14:textId="798DB981" w:rsidR="00FC317E" w:rsidRDefault="00FC317E" w:rsidP="00230679">
      <w:pPr>
        <w:spacing w:after="0" w:line="360" w:lineRule="auto"/>
        <w:jc w:val="both"/>
        <w:rPr>
          <w:rFonts w:ascii="Arial" w:hAnsi="Arial" w:cs="Arial"/>
          <w:b/>
          <w:lang w:val="es-US" w:eastAsia="es-ES"/>
        </w:rPr>
      </w:pPr>
      <w:bookmarkStart w:id="73"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73"/>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def generar_data_train(json_oraciones, entity, entity_type):</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nlp = spacy.load(output_dir)</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for i, oracion in enumerate(json_oraciones,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r w:rsidRPr="008E64BE">
        <w:rPr>
          <w:rFonts w:ascii="Courier New" w:eastAsia="Times New Roman" w:hAnsi="Courier New" w:cs="Courier New"/>
          <w:iCs/>
          <w:color w:val="000000" w:themeColor="text1"/>
          <w:sz w:val="20"/>
          <w:szCs w:val="20"/>
          <w:lang w:val="es-US"/>
        </w:rPr>
        <w:t>doc_text = procesar_oracion(oracion)</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identificar_entidades(nlp, doc_tex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lastRenderedPageBreak/>
        <w:t>        entities = agregar_entidad_si_no_existe(entities, entity, entity_type, nlp(doc_tex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entities = ordenar_entidades(entities)</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r w:rsidRPr="008E64BE">
        <w:rPr>
          <w:rFonts w:ascii="Courier New" w:eastAsia="Times New Roman" w:hAnsi="Courier New" w:cs="Courier New"/>
          <w:iCs/>
          <w:color w:val="000000" w:themeColor="text1"/>
          <w:sz w:val="20"/>
          <w:szCs w:val="20"/>
        </w:rPr>
        <w:t>json_oraciones[i-1]['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return json_oraciones</w:t>
      </w:r>
    </w:p>
    <w:p w14:paraId="7DF5C9C2" w14:textId="09162AAE" w:rsidR="008E64BE" w:rsidRPr="008E64BE" w:rsidRDefault="008E64BE" w:rsidP="00230679">
      <w:pPr>
        <w:spacing w:after="0" w:line="360" w:lineRule="auto"/>
        <w:jc w:val="both"/>
        <w:rPr>
          <w:rFonts w:ascii="Arial" w:hAnsi="Arial" w:cs="Arial"/>
        </w:rPr>
      </w:pPr>
    </w:p>
    <w:p w14:paraId="32700F35" w14:textId="77777777" w:rsidR="008E64BE" w:rsidRPr="008E64BE" w:rsidRDefault="008E64BE" w:rsidP="00230679">
      <w:pPr>
        <w:spacing w:after="0" w:line="360" w:lineRule="auto"/>
        <w:jc w:val="both"/>
        <w:rPr>
          <w:rFonts w:ascii="Arial" w:hAnsi="Arial" w:cs="Arial"/>
        </w:rPr>
      </w:pPr>
    </w:p>
    <w:p w14:paraId="6F57CA55" w14:textId="5A42DEF6" w:rsidR="00E91C12" w:rsidRDefault="00E91C12" w:rsidP="00230679">
      <w:pPr>
        <w:pStyle w:val="Ttulo3"/>
        <w:spacing w:after="0"/>
      </w:pPr>
      <w:bookmarkStart w:id="74" w:name="_Toc163212792"/>
      <w:r>
        <w:t>Reentrenar el modelo de Spacy</w:t>
      </w:r>
      <w:bookmarkEnd w:id="74"/>
      <w:r w:rsidR="005A7894">
        <w:t xml:space="preserve"> evitando el olvido catastrófico</w:t>
      </w:r>
    </w:p>
    <w:p w14:paraId="40B48B9A" w14:textId="277066E3" w:rsidR="005A7894" w:rsidRDefault="005A7894" w:rsidP="00230679">
      <w:pPr>
        <w:spacing w:after="0" w:line="360" w:lineRule="auto"/>
        <w:jc w:val="both"/>
        <w:rPr>
          <w:rFonts w:ascii="Arial" w:hAnsi="Arial" w:cs="Arial"/>
          <w:lang w:val="es-US"/>
        </w:rPr>
      </w:pPr>
      <w:bookmarkStart w:id="75" w:name="fig_principal_reentrenamiento"/>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500FA5">
        <w:rPr>
          <w:rFonts w:ascii="Arial" w:hAnsi="Arial" w:cs="Arial"/>
          <w:lang w:val="es-US"/>
        </w:rPr>
        <w:t>.</w:t>
      </w:r>
      <w:r w:rsidR="00500FA5">
        <w:rPr>
          <w:rFonts w:ascii="Arial" w:hAnsi="Arial" w:cs="Arial"/>
          <w:lang w:val="es-US"/>
        </w:rPr>
        <w:fldChar w:fldCharType="begin"/>
      </w:r>
      <w:r w:rsidR="00E858F3">
        <w:rPr>
          <w:rFonts w:ascii="Arial" w:hAnsi="Arial" w:cs="Arial"/>
          <w:lang w:val="es-US"/>
        </w:rPr>
        <w:instrText xml:space="preserve"> ADDIN ZOTERO_ITEM CSL_CITATION {"citationID":"cS2LIIie","properties":{"formattedCitation":"[32]","plainCitation":"[32]","noteIndex":0},"citationItems":[{"id":188,"uris":["http://zotero.org/users/12617652/items/H6L9CSBE"],"itemData":{"id":188,"type":"document","title":"Liu et al. - Overcoming catastrophic forgetting with classifier.pdf","URL":"https://proceedings.mlr.press/v222/liu24b/liu24b.pdf","accessed":{"date-parts":[["2024",4,6]]}}}],"schema":"https://github.com/citation-style-language/schema/raw/master/csl-citation.json"} </w:instrText>
      </w:r>
      <w:r w:rsidR="00500FA5">
        <w:rPr>
          <w:rFonts w:ascii="Arial" w:hAnsi="Arial" w:cs="Arial"/>
          <w:lang w:val="es-US"/>
        </w:rPr>
        <w:fldChar w:fldCharType="separate"/>
      </w:r>
      <w:r w:rsidR="00E858F3" w:rsidRPr="00AD5558">
        <w:rPr>
          <w:rFonts w:ascii="Arial" w:hAnsi="Arial" w:cs="Arial"/>
          <w:lang w:val="es-US"/>
        </w:rPr>
        <w:t>[32]</w:t>
      </w:r>
      <w:r w:rsidR="00500FA5">
        <w:rPr>
          <w:rFonts w:ascii="Arial" w:hAnsi="Arial" w:cs="Arial"/>
          <w:lang w:val="es-US"/>
        </w:rPr>
        <w:fldChar w:fldCharType="end"/>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38B6DB36"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El equipo de la Universidad de Catania, Italia, liderado por Concetto Spampinato,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E858F3">
        <w:rPr>
          <w:rFonts w:ascii="Arial" w:hAnsi="Arial" w:cs="Arial"/>
          <w:lang w:val="es-US"/>
        </w:rPr>
        <w:fldChar w:fldCharType="begin"/>
      </w:r>
      <w:r w:rsidR="00E858F3">
        <w:rPr>
          <w:rFonts w:ascii="Arial" w:hAnsi="Arial" w:cs="Arial"/>
          <w:lang w:val="es-US"/>
        </w:rPr>
        <w:instrText xml:space="preserve"> ADDIN ZOTERO_ITEM CSL_CITATION {"citationID":"7BvskXJl","properties":{"formattedCitation":"[33]","plainCitation":"[33]","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E858F3">
        <w:rPr>
          <w:rFonts w:ascii="Arial" w:hAnsi="Arial" w:cs="Arial"/>
          <w:lang w:val="es-US"/>
        </w:rPr>
        <w:fldChar w:fldCharType="separate"/>
      </w:r>
      <w:r w:rsidR="00E858F3" w:rsidRPr="00AD5558">
        <w:rPr>
          <w:rFonts w:ascii="Arial" w:hAnsi="Arial" w:cs="Arial"/>
          <w:lang w:val="es-US"/>
        </w:rPr>
        <w:t>[33]</w:t>
      </w:r>
      <w:r w:rsidR="00E858F3">
        <w:rPr>
          <w:rFonts w:ascii="Arial" w:hAnsi="Arial" w:cs="Arial"/>
          <w:lang w:val="es-US"/>
        </w:rPr>
        <w:fldChar w:fldCharType="end"/>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3F148578" w:rsidR="005A7894" w:rsidRDefault="00112EAD" w:rsidP="00230679">
      <w:pPr>
        <w:pStyle w:val="Ttulo4"/>
        <w:spacing w:before="0"/>
      </w:pPr>
      <w:r>
        <w:t>Algoritmo propuesto para resolver esta problemática</w:t>
      </w:r>
    </w:p>
    <w:p w14:paraId="32190882" w14:textId="28A438CB"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Fig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lastRenderedPageBreak/>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lastRenderedPageBreak/>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6">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r w:rsidRPr="007A27E0">
        <w:rPr>
          <w:rFonts w:ascii="Arial" w:hAnsi="Arial" w:cs="Arial"/>
          <w:b/>
          <w:lang w:val="es-US" w:eastAsia="es-ES"/>
        </w:rPr>
        <w:t xml:space="preserve">Fig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r>
        <w:t>Medidas de Desempeño</w:t>
      </w:r>
    </w:p>
    <w:p w14:paraId="046C4604" w14:textId="77777777" w:rsidR="001F491B" w:rsidRPr="000E0209" w:rsidRDefault="001F491B" w:rsidP="00230679">
      <w:pPr>
        <w:spacing w:after="0" w:line="360" w:lineRule="auto"/>
        <w:jc w:val="both"/>
        <w:rPr>
          <w:rFonts w:ascii="Arial" w:hAnsi="Arial" w:cs="Arial"/>
          <w:lang w:val="es-ES"/>
        </w:rPr>
      </w:pPr>
      <w:bookmarkStart w:id="76" w:name="_Toc163212793"/>
      <w:bookmarkEnd w:id="75"/>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gold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missing (falta), cuando se encuentra en el gold standard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lastRenderedPageBreak/>
        <w:t>Spurious (Sd): Este último caso sería la inversa del missing. Se da cuando el modelo ha detectado una entidad que no está en el gold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precision), exhaustividad (recall), puntuación F1 (F1 score) y la exactitud (accuracy)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AD5558"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AD5558"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AD5558"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AD5558"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5A0BBC28" w:rsidR="00D63F95" w:rsidRPr="000E0209" w:rsidRDefault="00D63F95" w:rsidP="00230679">
      <w:pPr>
        <w:spacing w:after="0" w:line="360" w:lineRule="auto"/>
        <w:jc w:val="both"/>
        <w:rPr>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Fig3.6</w:t>
        </w:r>
        <w:r w:rsidRPr="007D0A27">
          <w:rPr>
            <w:rStyle w:val="Hipervnculo"/>
            <w:rFonts w:ascii="Arial" w:hAnsi="Arial" w:cs="Arial"/>
            <w:lang w:val="es-ES"/>
          </w:rPr>
          <w:t>.</w:t>
        </w:r>
      </w:hyperlink>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sz w:val="22"/>
                <w:szCs w:val="22"/>
                <w:lang w:val="es-ES"/>
              </w:rPr>
            </w:pPr>
            <w:r>
              <w:rPr>
                <w:rFonts w:ascii="Arial" w:hAnsi="Arial" w:cs="Arial"/>
                <w:sz w:val="22"/>
                <w:szCs w:val="22"/>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62</w:t>
            </w:r>
          </w:p>
        </w:tc>
      </w:tr>
    </w:tbl>
    <w:p w14:paraId="30756C01" w14:textId="18773370" w:rsidR="00D63F95" w:rsidRDefault="00572BCF" w:rsidP="00230679">
      <w:pPr>
        <w:spacing w:after="0" w:line="360" w:lineRule="auto"/>
        <w:jc w:val="both"/>
        <w:rPr>
          <w:rFonts w:ascii="Arial" w:eastAsiaTheme="minorEastAsia" w:hAnsi="Arial" w:cs="Arial"/>
          <w:b/>
          <w:lang w:val="es-ES"/>
        </w:rPr>
      </w:pPr>
      <w:bookmarkStart w:id="77" w:name="tabla_metricas"/>
      <w:r w:rsidRPr="007D0A27">
        <w:rPr>
          <w:rFonts w:ascii="Arial" w:eastAsiaTheme="minorEastAsia" w:hAnsi="Arial" w:cs="Arial"/>
          <w:b/>
          <w:lang w:val="es-ES"/>
        </w:rPr>
        <w:t xml:space="preserve">Tabla 3.6 </w:t>
      </w:r>
      <w:r w:rsidR="007D0A27" w:rsidRPr="007D0A27">
        <w:rPr>
          <w:rFonts w:ascii="Arial" w:eastAsiaTheme="minorEastAsia" w:hAnsi="Arial" w:cs="Arial"/>
          <w:b/>
          <w:lang w:val="es-ES"/>
        </w:rPr>
        <w:t>Métricas</w:t>
      </w:r>
      <w:r w:rsidRPr="007D0A27">
        <w:rPr>
          <w:rFonts w:ascii="Arial" w:eastAsiaTheme="minorEastAsia" w:hAnsi="Arial" w:cs="Arial"/>
          <w:b/>
          <w:lang w:val="es-ES"/>
        </w:rPr>
        <w:t xml:space="preserve"> de los modelos </w:t>
      </w:r>
      <w:r w:rsidR="007D0A27" w:rsidRPr="007D0A27">
        <w:rPr>
          <w:rFonts w:ascii="Arial" w:eastAsiaTheme="minorEastAsia" w:hAnsi="Arial" w:cs="Arial"/>
          <w:b/>
          <w:lang w:val="es-ES"/>
        </w:rPr>
        <w:t>original y el modelo reentrenado para un conjunto de datos</w:t>
      </w:r>
    </w:p>
    <w:p w14:paraId="2FFD12E6" w14:textId="452B5899" w:rsidR="009D1EDC" w:rsidRPr="009D1EDC" w:rsidRDefault="009D1EDC" w:rsidP="00230679">
      <w:pPr>
        <w:spacing w:after="0" w:line="360" w:lineRule="auto"/>
        <w:jc w:val="both"/>
        <w:rPr>
          <w:rFonts w:ascii="Arial" w:eastAsiaTheme="minorEastAsia" w:hAnsi="Arial" w:cs="Arial"/>
          <w:lang w:val="es-US"/>
        </w:rPr>
      </w:pPr>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bookmarkEnd w:id="77"/>
    <w:p w14:paraId="18CDFACE" w14:textId="1665C96F" w:rsidR="005D7053" w:rsidRDefault="005D7053" w:rsidP="00230679">
      <w:pPr>
        <w:pStyle w:val="Ttulo2"/>
        <w:spacing w:before="0"/>
      </w:pPr>
      <w:r>
        <w:t>Análisis económico</w:t>
      </w:r>
      <w:bookmarkEnd w:id="76"/>
      <w:r w:rsidR="00762C7A">
        <w:t xml:space="preserve"> del costo de producción del sistema.</w:t>
      </w:r>
    </w:p>
    <w:p w14:paraId="40C2C363" w14:textId="77777777"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w:t>
      </w:r>
      <w:r w:rsidRPr="00A35A48">
        <w:rPr>
          <w:rFonts w:ascii="Arial" w:hAnsi="Arial" w:cs="Arial"/>
          <w:lang w:val="es-US" w:eastAsia="es-ES"/>
        </w:rPr>
        <w:lastRenderedPageBreak/>
        <w:t>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3F6C3423" w14:textId="148AE38D"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78" w:name="_Toc163212794"/>
      <w:r>
        <w:t>Estimación de costo y tiempo</w:t>
      </w:r>
      <w:bookmarkEnd w:id="78"/>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79" w:name="_Toc163212795"/>
      <w:r>
        <w:t>Pruebas al sistema</w:t>
      </w:r>
      <w:bookmarkEnd w:id="79"/>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230679">
      <w:pPr>
        <w:numPr>
          <w:ilvl w:val="12"/>
          <w:numId w:val="0"/>
        </w:numPr>
        <w:spacing w:after="0" w:line="360" w:lineRule="auto"/>
        <w:jc w:val="both"/>
        <w:rPr>
          <w:rFonts w:ascii="Arial" w:eastAsia="Times New Roman" w:hAnsi="Arial" w:cs="Times New Roman"/>
          <w:szCs w:val="24"/>
          <w:lang w:val="es-ES" w:eastAsia="es-ES"/>
        </w:rPr>
      </w:pP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lastRenderedPageBreak/>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11E69B20" w14:textId="0E58E191" w:rsidR="001B4191" w:rsidRPr="00262D53" w:rsidRDefault="001B4191" w:rsidP="00230679">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80"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bookmarkEnd w:id="80"/>
          <w:p w14:paraId="3F8E8360" w14:textId="0A54FD1C"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AD5558" w14:paraId="7E68B151" w14:textId="77777777" w:rsidTr="00926A5C">
        <w:tc>
          <w:tcPr>
            <w:tcW w:w="2942" w:type="dxa"/>
          </w:tcPr>
          <w:p w14:paraId="62941631" w14:textId="63219FF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AD5558" w14:paraId="2B59B746" w14:textId="77777777" w:rsidTr="00926A5C">
        <w:tc>
          <w:tcPr>
            <w:tcW w:w="2942" w:type="dxa"/>
          </w:tcPr>
          <w:p w14:paraId="11676159" w14:textId="461354E1"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AD5558" w14:paraId="77450D74" w14:textId="77777777" w:rsidTr="00926A5C">
        <w:tc>
          <w:tcPr>
            <w:tcW w:w="2942" w:type="dxa"/>
          </w:tcPr>
          <w:p w14:paraId="2BD8BA12" w14:textId="3843052F"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xml:space="preserve">,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w:t>
      </w:r>
      <w:r w:rsidRPr="00A72B14">
        <w:rPr>
          <w:rFonts w:ascii="Arial" w:eastAsia="Times New Roman" w:hAnsi="Arial" w:cs="Times New Roman"/>
          <w:szCs w:val="24"/>
          <w:lang w:val="es-US" w:eastAsia="es-ES"/>
        </w:rPr>
        <w:lastRenderedPageBreak/>
        <w:t>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7FC37C2D" w14:textId="77777777" w:rsidR="00CE6176" w:rsidRPr="00A72B14" w:rsidRDefault="00CE6176" w:rsidP="00230679">
      <w:pPr>
        <w:numPr>
          <w:ilvl w:val="12"/>
          <w:numId w:val="0"/>
        </w:numPr>
        <w:spacing w:after="0" w:line="360" w:lineRule="auto"/>
        <w:jc w:val="both"/>
        <w:rPr>
          <w:rFonts w:ascii="Arial" w:eastAsia="Times New Roman" w:hAnsi="Arial" w:cs="Times New Roman"/>
          <w:szCs w:val="24"/>
          <w:lang w:val="es-US" w:eastAsia="es-ES"/>
        </w:rPr>
      </w:pP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81"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81"/>
          <w:p w14:paraId="54381C2D"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AD5558"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AD5558"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seleccionado está en el formato correcto, se muestran los resultados obtenidos del reconocimiento de entidades nombradas. Finalmente, al pulsar el botón de salvar en Elasticsearch, los resultados se almacenan en la base de datos, lo que completa el proceso de guardar los resultados. Esta tabla proporciona una guía clara sobre los diferentes casos </w:t>
      </w:r>
      <w:r w:rsidRPr="00CE6176">
        <w:rPr>
          <w:rFonts w:ascii="Arial" w:eastAsia="Times New Roman" w:hAnsi="Arial" w:cs="Times New Roman"/>
          <w:szCs w:val="24"/>
          <w:lang w:val="es-ES" w:eastAsia="es-ES"/>
        </w:rPr>
        <w:lastRenderedPageBreak/>
        <w:t>que pueden surgir durante el reconocimiento de entidades nombradas utilizando Elasticsearch, asegurando un funcionamiento fluido y efectivo del sistema.</w:t>
      </w:r>
    </w:p>
    <w:p w14:paraId="00BAC88C"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82"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82"/>
          <w:p w14:paraId="2A5AEC46"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AD5558"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AD5558"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AD5558"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AD5558"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AD5558"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Spacy. En el primer caso, al ingresar 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w:t>
      </w:r>
      <w:r w:rsidRPr="00FC3807">
        <w:rPr>
          <w:rFonts w:ascii="Arial" w:eastAsia="Times New Roman" w:hAnsi="Arial" w:cs="Times New Roman"/>
          <w:szCs w:val="24"/>
          <w:lang w:val="es-ES" w:eastAsia="es-ES"/>
        </w:rPr>
        <w:lastRenderedPageBreak/>
        <w:t>reintroducción de información para generar datos de entrenamiento para el modelo de 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46692478"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83"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bookmarkEnd w:id="83"/>
    <w:p w14:paraId="30C261F2"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AD5558"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AD5558"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AD5558" w14:paraId="0F598F84" w14:textId="77777777" w:rsidTr="003E40D5">
        <w:tc>
          <w:tcPr>
            <w:tcW w:w="2942" w:type="dxa"/>
          </w:tcPr>
          <w:p w14:paraId="797ED90F" w14:textId="0AE7F9DB" w:rsidR="00EE2D4B" w:rsidRPr="00055381" w:rsidRDefault="002B08F4"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 xml:space="preserve">El sistema creo datos de entrenamiento </w:t>
            </w:r>
            <w:r w:rsidR="00FC3807" w:rsidRPr="00055381">
              <w:rPr>
                <w:rFonts w:ascii="Arial" w:hAnsi="Arial"/>
                <w:sz w:val="22"/>
                <w:szCs w:val="22"/>
                <w:lang w:val="es-ES" w:eastAsia="es-ES"/>
              </w:rPr>
              <w:t>erróneos</w:t>
            </w:r>
          </w:p>
        </w:tc>
      </w:tr>
      <w:tr w:rsidR="00E325C8" w:rsidRPr="00AD5558"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xml:space="preserve">,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w:t>
      </w:r>
      <w:r w:rsidRPr="00030A36">
        <w:rPr>
          <w:rFonts w:ascii="Arial" w:eastAsia="Times New Roman" w:hAnsi="Arial" w:cs="Times New Roman"/>
          <w:szCs w:val="24"/>
          <w:lang w:val="es-ES" w:eastAsia="es-ES"/>
        </w:rPr>
        <w:lastRenderedPageBreak/>
        <w:t>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entidades nombradas con precisión, lo que garantiza su efectividad y mejora continua en el proceso de reconocimiento de entidades.</w:t>
      </w:r>
    </w:p>
    <w:p w14:paraId="066FF041" w14:textId="77777777"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84"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w:t>
      </w:r>
      <w:commentRangeStart w:id="85"/>
      <w:r>
        <w:rPr>
          <w:rFonts w:ascii="Arial" w:eastAsia="Times New Roman" w:hAnsi="Arial" w:cs="Times New Roman"/>
          <w:szCs w:val="24"/>
          <w:lang w:val="es-ES" w:eastAsia="es-ES"/>
        </w:rPr>
        <w:t xml:space="preserve">Probar el modelo reentrenado para el reconocimiento </w:t>
      </w:r>
      <w:commentRangeEnd w:id="85"/>
      <w:r w:rsidR="00762C7A">
        <w:rPr>
          <w:rStyle w:val="Refdecomentario"/>
        </w:rPr>
        <w:commentReference w:id="85"/>
      </w:r>
      <w:r>
        <w:rPr>
          <w:rFonts w:ascii="Arial" w:eastAsia="Times New Roman" w:hAnsi="Arial" w:cs="Times New Roman"/>
          <w:szCs w:val="24"/>
          <w:lang w:val="es-ES" w:eastAsia="es-ES"/>
        </w:rPr>
        <w:t>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84"/>
          <w:p w14:paraId="543DD36E"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AD5558"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730BB072" w14:textId="29B2E2DC" w:rsidR="00D15674" w:rsidRPr="009F75ED"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86" w:name="casoPruebaEscalabilidad"/>
      <w:r>
        <w:rPr>
          <w:rFonts w:ascii="Arial" w:eastAsia="Times New Roman" w:hAnsi="Arial" w:cs="Times New Roman"/>
          <w:szCs w:val="24"/>
          <w:lang w:val="es-ES" w:eastAsia="es-ES"/>
        </w:rPr>
        <w:lastRenderedPageBreak/>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86"/>
          <w:p w14:paraId="5D6913E3"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D15674" w:rsidRPr="00AD5558"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 modelo reconoce las entidades</w:t>
            </w:r>
            <w:r w:rsidR="00196C9A">
              <w:rPr>
                <w:rFonts w:ascii="Arial" w:hAnsi="Arial"/>
                <w:sz w:val="22"/>
                <w:szCs w:val="22"/>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sz w:val="22"/>
                <w:szCs w:val="22"/>
                <w:lang w:val="es-US" w:eastAsia="es-ES"/>
              </w:rPr>
            </w:pPr>
            <w:r w:rsidRPr="00196C9A">
              <w:rPr>
                <w:rFonts w:ascii="Arial" w:hAnsi="Arial"/>
                <w:sz w:val="22"/>
                <w:szCs w:val="22"/>
                <w:lang w:val="es-US" w:eastAsia="es-ES"/>
              </w:rPr>
              <w:t>Aumento progresivo del flujo de datos para verificar la capacidad del modelo para escalar adecuadamente.</w:t>
            </w:r>
          </w:p>
        </w:tc>
      </w:tr>
      <w:tr w:rsidR="00196C9A" w:rsidRPr="00AD5558"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El modelo maneja correctamente las entidades 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sz w:val="22"/>
                <w:szCs w:val="22"/>
                <w:lang w:val="es-US" w:eastAsia="es-ES"/>
              </w:rPr>
            </w:pPr>
            <w:r w:rsidRPr="00853C95">
              <w:rPr>
                <w:rFonts w:ascii="Arial" w:hAnsi="Arial"/>
                <w:sz w:val="22"/>
                <w:szCs w:val="22"/>
                <w:lang w:val="es-US" w:eastAsia="es-ES"/>
              </w:rPr>
              <w:t>Incremento gradual en la complejidad de los datos de entrada para evaluar la capacidad del modelo para adaptarse a diferentes contextos.</w:t>
            </w:r>
          </w:p>
        </w:tc>
      </w:tr>
    </w:tbl>
    <w:p w14:paraId="7924CDDD" w14:textId="77777777" w:rsidR="00D15674" w:rsidRPr="00D15674"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740CE480" w14:textId="5A1B4E62" w:rsidR="002415F6" w:rsidRDefault="002415F6" w:rsidP="00425EA3">
      <w:pPr>
        <w:pStyle w:val="Ttulo2"/>
      </w:pPr>
      <w:r>
        <w:t>Resultados obtenidos</w:t>
      </w:r>
    </w:p>
    <w:p w14:paraId="649AEF79" w14:textId="1EFD5298"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indexados en Elasticsearch se realizo un reconocimiento de entidades a los mismo en el cual se pudo apreciar el siguiente resultado:</w:t>
      </w:r>
    </w:p>
    <w:p w14:paraId="5F1798E1" w14:textId="6FCFB59B" w:rsidR="00F0283C" w:rsidRPr="00F0283C" w:rsidRDefault="00F0283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3.12 Resultados de</w:t>
      </w:r>
      <w:r w:rsidR="00AA3C95">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entence": "El teamacer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tities":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name":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star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end":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label":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4245279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29A011E" w14:textId="77777777" w:rsidR="00C024BB" w:rsidRDefault="00C024BB" w:rsidP="00F0283C">
      <w:pPr>
        <w:numPr>
          <w:ilvl w:val="12"/>
          <w:numId w:val="0"/>
        </w:numPr>
        <w:spacing w:after="0" w:line="360" w:lineRule="auto"/>
        <w:jc w:val="both"/>
        <w:rPr>
          <w:rFonts w:ascii="Arial" w:eastAsia="Times New Roman" w:hAnsi="Arial" w:cs="Times New Roman"/>
          <w:szCs w:val="24"/>
          <w:lang w:val="pt-PT" w:eastAsia="es-ES"/>
        </w:rPr>
      </w:pPr>
    </w:p>
    <w:p w14:paraId="71F36E1B" w14:textId="5B8D61D0"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 xml:space="preserve">Como se puede ver en la figura el modelo no reconoce la entidad teamacere de tipo organización por lo tanto se generan datos de entrenamiento para reentrenar el modelo de </w:t>
      </w:r>
      <w:r>
        <w:rPr>
          <w:rFonts w:ascii="Arial" w:eastAsia="Times New Roman" w:hAnsi="Arial" w:cs="Times New Roman"/>
          <w:szCs w:val="24"/>
          <w:lang w:val="pt-PT" w:eastAsia="es-ES"/>
        </w:rPr>
        <w:lastRenderedPageBreak/>
        <w:t>Spacy. Un ejemplo de los datos de entren</w:t>
      </w:r>
      <w:r w:rsidR="00C024BB">
        <w:rPr>
          <w:rFonts w:ascii="Arial" w:eastAsia="Times New Roman" w:hAnsi="Arial" w:cs="Times New Roman"/>
          <w:szCs w:val="24"/>
          <w:lang w:val="pt-PT" w:eastAsia="es-ES"/>
        </w:rPr>
        <w:t xml:space="preserve">amiento generados por el modelo se encuentran en el </w:t>
      </w:r>
      <w:hyperlink w:anchor="anexo3" w:history="1">
        <w:r w:rsidR="00C024BB" w:rsidRPr="00C024BB">
          <w:rPr>
            <w:rStyle w:val="Hipervnculo"/>
            <w:rFonts w:ascii="Arial" w:eastAsia="Times New Roman" w:hAnsi="Arial" w:cs="Times New Roman"/>
            <w:szCs w:val="24"/>
            <w:lang w:val="pt-PT" w:eastAsia="es-ES"/>
          </w:rPr>
          <w:t>Anexo III</w:t>
        </w:r>
      </w:hyperlink>
    </w:p>
    <w:p w14:paraId="7B9D8826" w14:textId="5275F7E8"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ver Fig3.13</w:t>
      </w:r>
      <w:r>
        <w:rPr>
          <w:rFonts w:ascii="Arial" w:eastAsia="Times New Roman" w:hAnsi="Arial" w:cs="Times New Roman"/>
          <w:szCs w:val="24"/>
          <w:lang w:val="pt-PT" w:eastAsia="es-ES"/>
        </w:rPr>
        <w:t>:</w:t>
      </w:r>
    </w:p>
    <w:p w14:paraId="7197489F" w14:textId="7FDD1702" w:rsidR="00000EBB" w:rsidRPr="00AA3C95" w:rsidRDefault="00000EBB" w:rsidP="00C024BB">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sidR="00AA3C95">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sidR="00AA3C95">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entence": "El teamacer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teamacere",</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label":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name":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star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end":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label":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1478000E" w14:textId="77777777" w:rsidR="00C024BB" w:rsidRPr="009F7939" w:rsidRDefault="00C024BB" w:rsidP="00C024BB">
      <w:pPr>
        <w:spacing w:after="0" w:line="360" w:lineRule="auto"/>
        <w:rPr>
          <w:lang w:val="es-ES"/>
        </w:rPr>
      </w:pPr>
      <w:r>
        <w:rPr>
          <w:rFonts w:ascii="Arial" w:eastAsia="Times New Roman" w:hAnsi="Arial" w:cs="Times New Roman"/>
          <w:szCs w:val="24"/>
          <w:lang w:val="pt-PT" w:eastAsia="es-ES"/>
        </w:rPr>
        <w:t>Por lo que el reentrenamiento fue completado con exito reconociendo asi la entidad teamacere de tipo ORG.</w:t>
      </w:r>
    </w:p>
    <w:p w14:paraId="73BAC603" w14:textId="473B9885" w:rsidR="002415F6" w:rsidRDefault="002415F6" w:rsidP="0023067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230679">
      <w:pPr>
        <w:pStyle w:val="Ttulo2"/>
        <w:spacing w:before="0"/>
      </w:pPr>
      <w:bookmarkStart w:id="87" w:name="_Toc163212796"/>
      <w:r>
        <w:t>Conclusiones del c</w:t>
      </w:r>
      <w:r w:rsidR="004E21F7">
        <w:t>apítulo</w:t>
      </w:r>
      <w:bookmarkEnd w:id="87"/>
    </w:p>
    <w:p w14:paraId="29C4FD5E" w14:textId="53AD42FC" w:rsidR="0016103C" w:rsidRDefault="004E21F7" w:rsidP="00230679">
      <w:pPr>
        <w:numPr>
          <w:ilvl w:val="12"/>
          <w:numId w:val="0"/>
        </w:numPr>
        <w:spacing w:after="0" w:line="360" w:lineRule="auto"/>
        <w:jc w:val="both"/>
        <w:rPr>
          <w:rFonts w:ascii="Arial" w:eastAsia="Times New Roman" w:hAnsi="Arial" w:cs="Times New Roman"/>
          <w:szCs w:val="24"/>
          <w:lang w:val="es-ES" w:eastAsia="es-ES"/>
        </w:rPr>
        <w:sectPr w:rsidR="0016103C" w:rsidSect="00191611">
          <w:headerReference w:type="default" r:id="rId37"/>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w:t>
      </w:r>
      <w:r w:rsidR="00BF2CA7">
        <w:rPr>
          <w:rFonts w:ascii="Arial" w:eastAsia="Times New Roman" w:hAnsi="Arial" w:cs="Times New Roman"/>
          <w:szCs w:val="24"/>
          <w:lang w:val="es-ES" w:eastAsia="es-ES"/>
        </w:rPr>
        <w:t>s situaciones que se pueden da</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88" w:name="_Toc12979362"/>
      <w:bookmarkStart w:id="89" w:name="_Toc404868154"/>
      <w:bookmarkStart w:id="90" w:name="_Toc133918231"/>
      <w:bookmarkStart w:id="91" w:name="_Toc163212797"/>
      <w:r w:rsidRPr="009F7939">
        <w:rPr>
          <w:rFonts w:ascii="Arial" w:eastAsia="Times New Roman" w:hAnsi="Arial" w:cs="Times New Roman"/>
          <w:b/>
          <w:caps/>
          <w:kern w:val="32"/>
          <w:szCs w:val="20"/>
          <w:lang w:val="es-ES"/>
        </w:rPr>
        <w:lastRenderedPageBreak/>
        <w:t>CONCLUSIONES</w:t>
      </w:r>
      <w:bookmarkEnd w:id="88"/>
      <w:r w:rsidRPr="009F7939">
        <w:rPr>
          <w:rFonts w:ascii="Arial" w:eastAsia="Times New Roman" w:hAnsi="Arial" w:cs="Times New Roman"/>
          <w:b/>
          <w:caps/>
          <w:kern w:val="32"/>
          <w:szCs w:val="20"/>
          <w:lang w:val="es-ES"/>
        </w:rPr>
        <w:t xml:space="preserve"> Y RECOMENDACIONES</w:t>
      </w:r>
      <w:bookmarkEnd w:id="89"/>
      <w:bookmarkEnd w:id="90"/>
      <w:bookmarkEnd w:id="91"/>
    </w:p>
    <w:p w14:paraId="68B8080B"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92" w:name="_Toc133918232"/>
      <w:bookmarkStart w:id="93" w:name="_Toc12979363"/>
      <w:r w:rsidRPr="009F7939">
        <w:rPr>
          <w:rFonts w:ascii="Arial" w:eastAsia="Times New Roman" w:hAnsi="Arial" w:cs="Times New Roman"/>
          <w:b/>
          <w:szCs w:val="24"/>
          <w:lang w:val="es-ES" w:eastAsia="es-ES"/>
        </w:rPr>
        <w:t>Conclusiones</w:t>
      </w:r>
      <w:bookmarkEnd w:id="92"/>
      <w:bookmarkEnd w:id="93"/>
    </w:p>
    <w:p w14:paraId="63D787DC" w14:textId="35243C47" w:rsidR="009F7939" w:rsidRDefault="001F666D" w:rsidP="00404695">
      <w:pPr>
        <w:numPr>
          <w:ilvl w:val="0"/>
          <w:numId w:val="42"/>
        </w:numPr>
        <w:spacing w:after="0" w:line="360" w:lineRule="auto"/>
        <w:jc w:val="both"/>
        <w:rPr>
          <w:rFonts w:ascii="Arial" w:eastAsia="Times New Roman" w:hAnsi="Arial" w:cs="Times New Roman"/>
          <w:szCs w:val="24"/>
          <w:lang w:val="es-US" w:eastAsia="es-ES"/>
        </w:rPr>
      </w:pPr>
      <w:bookmarkStart w:id="94" w:name="_Toc133918233"/>
      <w:bookmarkStart w:id="95"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4"/>
      <w:bookmarkEnd w:id="95"/>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B36C00">
          <w:headerReference w:type="default" r:id="rId38"/>
          <w:type w:val="nextColumn"/>
          <w:pgSz w:w="12240" w:h="15840"/>
          <w:pgMar w:top="1418" w:right="1418" w:bottom="1418" w:left="1985" w:header="720" w:footer="720" w:gutter="0"/>
          <w:cols w:space="720"/>
        </w:sectPr>
      </w:pPr>
    </w:p>
    <w:p w14:paraId="57F19815" w14:textId="2C4B664A" w:rsidR="009F7939" w:rsidRPr="00816B7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96" w:name="_Toc12979365"/>
      <w:bookmarkStart w:id="97" w:name="_Toc404868155"/>
      <w:bookmarkStart w:id="98" w:name="_Toc133918234"/>
      <w:bookmarkStart w:id="99" w:name="_Toc163212798"/>
      <w:r w:rsidRPr="009F7939">
        <w:rPr>
          <w:rFonts w:ascii="Arial" w:eastAsia="Times New Roman" w:hAnsi="Arial" w:cs="Times New Roman"/>
          <w:b/>
          <w:caps/>
          <w:kern w:val="32"/>
          <w:szCs w:val="20"/>
          <w:lang w:val="es-ES"/>
        </w:rPr>
        <w:lastRenderedPageBreak/>
        <w:t>REFERENCIAS BIBLIOGRÁFICA</w:t>
      </w:r>
      <w:bookmarkEnd w:id="96"/>
      <w:r w:rsidRPr="009F7939">
        <w:rPr>
          <w:rFonts w:ascii="Arial" w:eastAsia="Times New Roman" w:hAnsi="Arial" w:cs="Times New Roman"/>
          <w:b/>
          <w:caps/>
          <w:kern w:val="32"/>
          <w:szCs w:val="20"/>
          <w:lang w:val="es-ES"/>
        </w:rPr>
        <w:t>S</w:t>
      </w:r>
      <w:bookmarkEnd w:id="97"/>
      <w:bookmarkEnd w:id="98"/>
      <w:bookmarkEnd w:id="99"/>
      <w:r w:rsidR="00A479A0" w:rsidRPr="00816B79">
        <w:rPr>
          <w:rFonts w:ascii="Arial" w:eastAsia="Times New Roman" w:hAnsi="Arial" w:cs="Times New Roman"/>
          <w:b/>
          <w:szCs w:val="24"/>
          <w:lang w:val="es-ES" w:eastAsia="es-ES"/>
        </w:rPr>
        <w:t xml:space="preserve"> </w:t>
      </w:r>
    </w:p>
    <w:commentRangeStart w:id="100"/>
    <w:p w14:paraId="21987280" w14:textId="77777777" w:rsidR="00D55D80" w:rsidRPr="00D55D80" w:rsidRDefault="009F7939" w:rsidP="00230679">
      <w:pPr>
        <w:pStyle w:val="Bibliografa"/>
        <w:spacing w:line="360" w:lineRule="auto"/>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55D80" w:rsidRPr="00D55D80">
        <w:rPr>
          <w:rFonts w:ascii="Arial" w:hAnsi="Arial" w:cs="Arial"/>
          <w:lang w:val="es-US"/>
        </w:rPr>
        <w:t>[1]</w:t>
      </w:r>
      <w:r w:rsidR="00D55D80" w:rsidRPr="00D55D80">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706D4B3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w:t>
      </w:r>
      <w:r w:rsidRPr="00D55D80">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BEBDFC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w:t>
      </w:r>
      <w:r w:rsidRPr="00D55D80">
        <w:rPr>
          <w:rFonts w:ascii="Arial" w:hAnsi="Arial" w:cs="Arial"/>
          <w:lang w:val="es-US"/>
        </w:rPr>
        <w:tab/>
        <w:t xml:space="preserve">«SanchezPCR.pdf». </w:t>
      </w:r>
    </w:p>
    <w:p w14:paraId="12F51BA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4]</w:t>
      </w:r>
      <w:r w:rsidRPr="00D55D80">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6031C1C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5]</w:t>
      </w:r>
      <w:r w:rsidRPr="00D55D80">
        <w:rPr>
          <w:rFonts w:ascii="Arial" w:hAnsi="Arial" w:cs="Arial"/>
        </w:rPr>
        <w:tab/>
        <w:t xml:space="preserve">«Top 5 named entity recognition APIs to use in your app». </w:t>
      </w:r>
      <w:r w:rsidRPr="00D55D80">
        <w:rPr>
          <w:rFonts w:ascii="Arial" w:hAnsi="Arial" w:cs="Arial"/>
          <w:lang w:val="es-US"/>
        </w:rPr>
        <w:t>Accedido: 17 de diciembre de 2023. [En línea]. Disponible en: https://datavid.com/blog/named-entity-recognition-apis</w:t>
      </w:r>
    </w:p>
    <w:p w14:paraId="6FE31A3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6]</w:t>
      </w:r>
      <w:r w:rsidRPr="00D55D80">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7672DCD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7]</w:t>
      </w:r>
      <w:r w:rsidRPr="00D55D80">
        <w:rPr>
          <w:rFonts w:ascii="Arial" w:hAnsi="Arial" w:cs="Arial"/>
          <w:lang w:val="es-US"/>
        </w:rPr>
        <w:tab/>
        <w:t>«¿Qué es Python? - Explicación del lenguaje Python - AWS», Amazon Web Services, Inc. Accedido: 9 de noviembre de 2023. [En línea]. Disponible en: https://aws.amazon.com/es/what-is/python/</w:t>
      </w:r>
    </w:p>
    <w:p w14:paraId="2F9025C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8]</w:t>
      </w:r>
      <w:r w:rsidRPr="00D55D80">
        <w:rPr>
          <w:rFonts w:ascii="Arial" w:hAnsi="Arial" w:cs="Arial"/>
          <w:lang w:val="es-US"/>
        </w:rPr>
        <w:tab/>
        <w:t>«Why Visual Studio Code?» Accedido: 9 de noviembre de 2023. [En línea]. Disponible en: https://code.visualstudio.com/docs/editor/whyvscode</w:t>
      </w:r>
    </w:p>
    <w:p w14:paraId="4805801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9]</w:t>
      </w:r>
      <w:r w:rsidRPr="00D55D80">
        <w:rPr>
          <w:rFonts w:ascii="Arial" w:hAnsi="Arial" w:cs="Arial"/>
          <w:lang w:val="es-US"/>
        </w:rPr>
        <w:tab/>
        <w:t>«¿Qué es JSON y por qué es importante en la programación web?» Accedido: 6 de abril de 2024. [En línea]. Disponible en: https://www.nextu.com/blog/que-es-json-por-que-es-importante-conocerlo-rc22/</w:t>
      </w:r>
    </w:p>
    <w:p w14:paraId="160F821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0]</w:t>
      </w:r>
      <w:r w:rsidRPr="00D55D80">
        <w:rPr>
          <w:rFonts w:ascii="Arial" w:hAnsi="Arial" w:cs="Arial"/>
          <w:lang w:val="es-US"/>
        </w:rPr>
        <w:tab/>
        <w:t>M. Coppola, «JSON para principiantes: qué es, para qué sirve y ejemplos». Accedido: 6 de abril de 2024. [En línea]. Disponible en: https://blog.hubspot.es/website/que-es-json</w:t>
      </w:r>
    </w:p>
    <w:p w14:paraId="6BFE8BB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1]</w:t>
      </w:r>
      <w:r w:rsidRPr="00D55D80">
        <w:rPr>
          <w:rFonts w:ascii="Arial" w:hAnsi="Arial" w:cs="Arial"/>
          <w:lang w:val="es-US"/>
        </w:rPr>
        <w:tab/>
        <w:t>«Lista de características de Elasticsearch | Elastic». Accedido: 7 de octubre de 2023. [En línea]. Disponible en: https://www.elastic.co/es/elasticsearch/features</w:t>
      </w:r>
    </w:p>
    <w:p w14:paraId="1F43B44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2]</w:t>
      </w:r>
      <w:r w:rsidRPr="00D55D80">
        <w:rPr>
          <w:rFonts w:ascii="Arial" w:hAnsi="Arial" w:cs="Arial"/>
          <w:lang w:val="es-US"/>
        </w:rPr>
        <w:tab/>
        <w:t>«Qué es Lucene. Qué es Lucene y qué relación tiene con Solr.» Accedido: 7 de octubre de 2023. [En línea]. Disponible en: https://solrtutorial.es/que-es-lucene.html</w:t>
      </w:r>
    </w:p>
    <w:p w14:paraId="0367700B"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3]</w:t>
      </w:r>
      <w:r w:rsidRPr="00D55D80">
        <w:rPr>
          <w:rFonts w:ascii="Arial" w:hAnsi="Arial" w:cs="Arial"/>
        </w:rPr>
        <w:tab/>
        <w:t xml:space="preserve">«What is an Elasticsearch index?», Elastic Blog. </w:t>
      </w:r>
      <w:r w:rsidRPr="00D55D80">
        <w:rPr>
          <w:rFonts w:ascii="Arial" w:hAnsi="Arial" w:cs="Arial"/>
          <w:lang w:val="es-US"/>
        </w:rPr>
        <w:t>Accedido: 6 de abril de 2024. [En línea]. Disponible en: https://www.elastic.co/blog/what-is-an-elasticsearch-index</w:t>
      </w:r>
    </w:p>
    <w:p w14:paraId="3242199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lastRenderedPageBreak/>
        <w:t>[14]</w:t>
      </w:r>
      <w:r w:rsidRPr="00D55D80">
        <w:rPr>
          <w:rFonts w:ascii="Arial" w:hAnsi="Arial" w:cs="Arial"/>
        </w:rPr>
        <w:tab/>
        <w:t xml:space="preserve">B. Marijan, «What Is Git and What Is It Used For? {+ Main Features}», Knowledge Base by phoenixNAP. </w:t>
      </w:r>
      <w:r w:rsidRPr="00D55D80">
        <w:rPr>
          <w:rFonts w:ascii="Arial" w:hAnsi="Arial" w:cs="Arial"/>
          <w:lang w:val="es-US"/>
        </w:rPr>
        <w:t>Accedido: 9 de noviembre de 2023. [En línea]. Disponible en: https://phoenixnap.com/kb/what-is-git</w:t>
      </w:r>
    </w:p>
    <w:p w14:paraId="2CDC3CD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5]</w:t>
      </w:r>
      <w:r w:rsidRPr="00D55D80">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1816406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6]</w:t>
      </w:r>
      <w:r w:rsidRPr="00D55D80">
        <w:rPr>
          <w:rFonts w:ascii="Arial" w:hAnsi="Arial" w:cs="Arial"/>
        </w:rPr>
        <w:tab/>
        <w:t xml:space="preserve">«BERT 101 - State Of The Art NLP Model Explained». </w:t>
      </w:r>
      <w:r w:rsidRPr="00D55D80">
        <w:rPr>
          <w:rFonts w:ascii="Arial" w:hAnsi="Arial" w:cs="Arial"/>
          <w:lang w:val="es-US"/>
        </w:rPr>
        <w:t>Accedido: 6 de febrero de 2024. [En línea]. Disponible en: https://huggingface.co/blog/bert-101</w:t>
      </w:r>
    </w:p>
    <w:p w14:paraId="28B04E8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7]</w:t>
      </w:r>
      <w:r w:rsidRPr="00D55D80">
        <w:rPr>
          <w:rFonts w:ascii="Arial" w:hAnsi="Arial" w:cs="Arial"/>
          <w:lang w:val="es-US"/>
        </w:rPr>
        <w:tab/>
        <w:t>«flair | flair». Accedido: 6 de febrero de 2024. [En línea]. Disponible en: https://flairnlp.github.io/</w:t>
      </w:r>
    </w:p>
    <w:p w14:paraId="0EC299D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8]</w:t>
      </w:r>
      <w:r w:rsidRPr="00D55D80">
        <w:rPr>
          <w:rFonts w:ascii="Arial" w:hAnsi="Arial" w:cs="Arial"/>
        </w:rPr>
        <w:tab/>
        <w:t xml:space="preserve">J. Karajgikar, «Guides: Text Analysis: NLTK Package». </w:t>
      </w:r>
      <w:r w:rsidRPr="00D55D80">
        <w:rPr>
          <w:rFonts w:ascii="Arial" w:hAnsi="Arial" w:cs="Arial"/>
          <w:lang w:val="es-US"/>
        </w:rPr>
        <w:t>Accedido: 6 de febrero de 2024. [En línea]. Disponible en: https://guides.library.upenn.edu/penntdm/python/nltk</w:t>
      </w:r>
    </w:p>
    <w:p w14:paraId="5A93C6E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9]</w:t>
      </w:r>
      <w:r w:rsidRPr="00D55D80">
        <w:rPr>
          <w:rFonts w:ascii="Arial" w:hAnsi="Arial" w:cs="Arial"/>
          <w:lang w:val="es-US"/>
        </w:rPr>
        <w:tab/>
        <w:t>«NLTK :: Natural Language Toolkit». Accedido: 6 de febrero de 2024. [En línea]. Disponible en: https://www.nltk.org/</w:t>
      </w:r>
    </w:p>
    <w:p w14:paraId="7242A6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0]</w:t>
      </w:r>
      <w:r w:rsidRPr="00D55D80">
        <w:rPr>
          <w:rFonts w:ascii="Arial" w:hAnsi="Arial" w:cs="Arial"/>
          <w:lang w:val="es-US"/>
        </w:rPr>
        <w:tab/>
        <w:t>«Stanford NLP | Stanford NLP Python | Stanford NLP Tutorial». Accedido: 6 de febrero de 2024. [En línea]. Disponible en: https://www.analyticsvidhya.com/blog/2019/02/stanfordnlp-nlp-library-python/</w:t>
      </w:r>
    </w:p>
    <w:p w14:paraId="01F185C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1]</w:t>
      </w:r>
      <w:r w:rsidRPr="00D55D80">
        <w:rPr>
          <w:rFonts w:ascii="Arial" w:hAnsi="Arial" w:cs="Arial"/>
        </w:rPr>
        <w:tab/>
        <w:t xml:space="preserve">K. Luzniak, «6 main differences between Llama 2, GPT-3.5 &amp; GPT-4», Neoteric. </w:t>
      </w:r>
      <w:r w:rsidRPr="00D55D80">
        <w:rPr>
          <w:rFonts w:ascii="Arial" w:hAnsi="Arial" w:cs="Arial"/>
          <w:lang w:val="es-US"/>
        </w:rPr>
        <w:t>Accedido: 25 de octubre de 2023. [En línea]. Disponible en: https://neoteric.eu/blog/6-main-differences-between-llama2-gpt35-and-gpt4/</w:t>
      </w:r>
    </w:p>
    <w:p w14:paraId="29A6D02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2]</w:t>
      </w:r>
      <w:r w:rsidRPr="00D55D80">
        <w:rPr>
          <w:rFonts w:ascii="Arial" w:hAnsi="Arial" w:cs="Arial"/>
        </w:rPr>
        <w:tab/>
        <w:t xml:space="preserve">K. Luzniak, «6 main differences between Llama 2, GPT-3.5 &amp; GPT-4», Neoteric. </w:t>
      </w:r>
      <w:r w:rsidRPr="00D55D80">
        <w:rPr>
          <w:rFonts w:ascii="Arial" w:hAnsi="Arial" w:cs="Arial"/>
          <w:lang w:val="es-US"/>
        </w:rPr>
        <w:t>Accedido: 10 de febrero de 2024. [En línea]. Disponible en: https://neoteric.eu/blog/6-main-differences-between-llama2-gpt35-and-gpt4/</w:t>
      </w:r>
    </w:p>
    <w:p w14:paraId="7F8B66D7"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3]</w:t>
      </w:r>
      <w:r w:rsidRPr="00D55D80">
        <w:rPr>
          <w:rFonts w:ascii="Arial" w:hAnsi="Arial" w:cs="Arial"/>
          <w:lang w:val="es-US"/>
        </w:rPr>
        <w:tab/>
        <w:t>«Qué es React: definición, características y funcionamiento». Accedido: 6 de febrero de 2024. [En línea]. Disponible en: https://www.hostinger.es/tutoriales/que-es-react</w:t>
      </w:r>
    </w:p>
    <w:p w14:paraId="21F549A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4]</w:t>
      </w:r>
      <w:r w:rsidRPr="00D55D80">
        <w:rPr>
          <w:rFonts w:ascii="Arial" w:hAnsi="Arial" w:cs="Arial"/>
          <w:lang w:val="es-US"/>
        </w:rPr>
        <w:tab/>
        <w:t>«Features - FastAPI». Accedido: 6 de febrero de 2024. [En línea]. Disponible en: https://fastapi.tiangolo.com/features/</w:t>
      </w:r>
    </w:p>
    <w:p w14:paraId="5A18708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5]</w:t>
      </w:r>
      <w:r w:rsidRPr="00D55D80">
        <w:rPr>
          <w:rFonts w:ascii="Arial" w:hAnsi="Arial" w:cs="Arial"/>
        </w:rPr>
        <w:tab/>
        <w:t xml:space="preserve">S. Ramírez, «tiangolo/full-stack-fastapi-postgresql». </w:t>
      </w:r>
      <w:r w:rsidRPr="00D55D80">
        <w:rPr>
          <w:rFonts w:ascii="Arial" w:hAnsi="Arial" w:cs="Arial"/>
          <w:lang w:val="es-US"/>
        </w:rPr>
        <w:t>6 de febrero de 2024. Accedido: 6 de febrero de 2024. [En línea]. Disponible en: https://github.com/tiangolo/full-stack-fastapi-postgresql</w:t>
      </w:r>
    </w:p>
    <w:p w14:paraId="76A2B0F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6]</w:t>
      </w:r>
      <w:r w:rsidRPr="00D55D80">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5A6C6C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lastRenderedPageBreak/>
        <w:t>[27]</w:t>
      </w:r>
      <w:r w:rsidRPr="00D55D80">
        <w:rPr>
          <w:rFonts w:ascii="Arial" w:hAnsi="Arial" w:cs="Arial"/>
          <w:lang w:val="es-US"/>
        </w:rPr>
        <w:tab/>
        <w:t>«Requerimientos – RUP». Accedido: 2 de abril de 2024. [En línea]. Disponible en: https://rupnoobs.wordpress.com/2016/03/12/requerimientos/</w:t>
      </w:r>
    </w:p>
    <w:p w14:paraId="0C8259E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8]</w:t>
      </w:r>
      <w:r w:rsidRPr="00D55D80">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7FBEB2CC"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9]</w:t>
      </w:r>
      <w:r w:rsidRPr="00D55D80">
        <w:rPr>
          <w:rFonts w:ascii="Arial" w:hAnsi="Arial" w:cs="Arial"/>
          <w:lang w:val="es-US"/>
        </w:rPr>
        <w:tab/>
        <w:t>«¿Qué es el modelo entidad relación en BBDD?», UNIR. Accedido: 2 de abril de 2024. [En línea]. Disponible en: https://www.unir.net/ingenieria/revista/modelo-entidad-relacion/</w:t>
      </w:r>
    </w:p>
    <w:p w14:paraId="51DE46C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0]</w:t>
      </w:r>
      <w:r w:rsidRPr="00D55D80">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574F08B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1]</w:t>
      </w:r>
      <w:r w:rsidRPr="00D55D80">
        <w:rPr>
          <w:rFonts w:ascii="Arial" w:hAnsi="Arial" w:cs="Arial"/>
          <w:lang w:val="es-US"/>
        </w:rPr>
        <w:tab/>
        <w:t>«Tutorial de diagrama de actividades UML», Lucidchart. Accedido: 3 de abril de 2024. [En línea]. Disponible en: https://www.lucidchart.com/pages/es/tutorial-diagrama-de-actividades-uml</w:t>
      </w:r>
    </w:p>
    <w:p w14:paraId="0E0DC04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2]</w:t>
      </w:r>
      <w:r w:rsidRPr="00D55D80">
        <w:rPr>
          <w:rFonts w:ascii="Arial" w:hAnsi="Arial" w:cs="Arial"/>
        </w:rPr>
        <w:tab/>
        <w:t xml:space="preserve">«Liu et al. - Overcoming catastrophic forgetting with classifier.pdf». </w:t>
      </w:r>
      <w:r w:rsidRPr="00D55D80">
        <w:rPr>
          <w:rFonts w:ascii="Arial" w:hAnsi="Arial" w:cs="Arial"/>
          <w:lang w:val="es-US"/>
        </w:rPr>
        <w:t>Accedido: 6 de abril de 2024. [En línea]. Disponible en: https://proceedings.mlr.press/v222/liu24b/liu24b.pdf</w:t>
      </w:r>
    </w:p>
    <w:p w14:paraId="40952F7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3]</w:t>
      </w:r>
      <w:r w:rsidRPr="00D55D80">
        <w:rPr>
          <w:rFonts w:ascii="Arial" w:hAnsi="Arial" w:cs="Arial"/>
          <w:lang w:val="es-US"/>
        </w:rPr>
        <w:tab/>
        <w:t>«Qué es el “olvido catastrófico”, perdición de la inteligencia artificial». Accedido: 6 de abril de 2024. [En línea]. Disponible en: https://www.abc.es/ciencia/abci-olvido-catastrofico-perdicion-inteligencia-artificial-201905281851_noticia.html</w:t>
      </w:r>
    </w:p>
    <w:p w14:paraId="3649D3E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4]</w:t>
      </w:r>
      <w:r w:rsidRPr="00D55D80">
        <w:rPr>
          <w:rFonts w:ascii="Arial" w:hAnsi="Arial" w:cs="Arial"/>
          <w:lang w:val="es-US"/>
        </w:rPr>
        <w:tab/>
        <w:t xml:space="preserve">«Pérez - Generación de Datos Sintéticos para el Refuerzo de.pdf». </w:t>
      </w:r>
    </w:p>
    <w:p w14:paraId="4951F956"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5]</w:t>
      </w:r>
      <w:r w:rsidRPr="00D55D80">
        <w:rPr>
          <w:rFonts w:ascii="Arial" w:hAnsi="Arial" w:cs="Arial"/>
        </w:rPr>
        <w:tab/>
        <w:t xml:space="preserve">«Estimating With Use Case Points». </w:t>
      </w:r>
      <w:r w:rsidRPr="00D55D80">
        <w:rPr>
          <w:rFonts w:ascii="Arial" w:hAnsi="Arial" w:cs="Arial"/>
          <w:lang w:val="es-US"/>
        </w:rPr>
        <w:t>Accedido: 3 de abril de 2024. [En línea]. Disponible en: https://www.mountaingoatsoftware.com/articles/estimating-with-use-case-points</w:t>
      </w:r>
    </w:p>
    <w:p w14:paraId="254C7660" w14:textId="2F4D4C7D"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commentRangeEnd w:id="100"/>
      <w:r w:rsidR="00D0565D">
        <w:rPr>
          <w:rStyle w:val="Refdecomentario"/>
        </w:rPr>
        <w:commentReference w:id="100"/>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B36C00">
          <w:headerReference w:type="default" r:id="rId39"/>
          <w:footerReference w:type="default" r:id="rId40"/>
          <w:type w:val="nextColumn"/>
          <w:pgSz w:w="12240" w:h="15840"/>
          <w:pgMar w:top="1418" w:right="851" w:bottom="1418" w:left="1701" w:header="720" w:footer="720" w:gutter="0"/>
          <w:cols w:space="720"/>
        </w:sectPr>
      </w:pPr>
    </w:p>
    <w:p w14:paraId="660138D6"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szCs w:val="20"/>
          <w:lang w:val="es-ES_tradnl" w:eastAsia="es-ES"/>
        </w:rPr>
      </w:pPr>
      <w:bookmarkStart w:id="101" w:name="_Toc404868156"/>
      <w:bookmarkStart w:id="102" w:name="_Toc163212799"/>
      <w:bookmarkStart w:id="103" w:name="_Toc133918235"/>
      <w:r w:rsidRPr="009F7939">
        <w:rPr>
          <w:rFonts w:ascii="Arial" w:eastAsia="Times New Roman" w:hAnsi="Arial" w:cs="Times New Roman"/>
          <w:b/>
          <w:szCs w:val="20"/>
          <w:lang w:val="es-ES_tradnl" w:eastAsia="es-ES"/>
        </w:rPr>
        <w:lastRenderedPageBreak/>
        <w:t>GLOSARIO DE TÉRMINOS</w:t>
      </w:r>
      <w:bookmarkEnd w:id="101"/>
      <w:bookmarkEnd w:id="102"/>
    </w:p>
    <w:p w14:paraId="57EE5E8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404695">
      <w:pPr>
        <w:numPr>
          <w:ilvl w:val="0"/>
          <w:numId w:val="3"/>
        </w:numPr>
        <w:spacing w:after="0" w:line="36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kern w:val="32"/>
          <w:szCs w:val="20"/>
          <w:lang w:val="es-ES"/>
        </w:rPr>
      </w:pPr>
      <w:bookmarkStart w:id="104" w:name="_Toc404868157"/>
      <w:bookmarkStart w:id="105" w:name="_Toc163212800"/>
      <w:r w:rsidRPr="009F7939">
        <w:rPr>
          <w:rFonts w:ascii="Arial" w:eastAsia="Times New Roman" w:hAnsi="Arial" w:cs="Times New Roman"/>
          <w:b/>
          <w:caps/>
          <w:kern w:val="32"/>
          <w:szCs w:val="20"/>
          <w:lang w:val="es-ES"/>
        </w:rPr>
        <w:lastRenderedPageBreak/>
        <w:t>ANEXOS</w:t>
      </w:r>
      <w:bookmarkEnd w:id="103"/>
      <w:bookmarkEnd w:id="104"/>
      <w:bookmarkEnd w:id="105"/>
    </w:p>
    <w:p w14:paraId="58BF6741" w14:textId="29F02925" w:rsidR="009F7939" w:rsidRDefault="00D24A1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7D6728EF" w14:textId="659F81F7" w:rsidR="00FD5A2C" w:rsidRPr="00FD5A2C" w:rsidRDefault="00FD5A2C" w:rsidP="00230679">
      <w:pPr>
        <w:numPr>
          <w:ilvl w:val="12"/>
          <w:numId w:val="0"/>
        </w:numPr>
        <w:spacing w:after="0" w:line="360" w:lineRule="auto"/>
        <w:jc w:val="both"/>
        <w:rPr>
          <w:rFonts w:ascii="Arial" w:eastAsia="Times New Roman" w:hAnsi="Arial" w:cs="Times New Roman"/>
          <w:b/>
          <w:szCs w:val="24"/>
          <w:lang w:val="es-ES" w:eastAsia="es-ES"/>
        </w:rPr>
      </w:pPr>
      <w:bookmarkStart w:id="106" w:name="anexo1"/>
      <w:r w:rsidRPr="00FD5A2C">
        <w:rPr>
          <w:rFonts w:ascii="Arial" w:eastAsia="Times New Roman" w:hAnsi="Arial" w:cs="Times New Roman"/>
          <w:b/>
          <w:szCs w:val="24"/>
          <w:lang w:val="es-ES" w:eastAsia="es-ES"/>
        </w:rPr>
        <w:t>Anexo I Pasos de Instalación</w:t>
      </w:r>
    </w:p>
    <w:bookmarkEnd w:id="106"/>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1"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Add Python 3.10 to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python --version”</w:t>
      </w:r>
    </w:p>
    <w:p w14:paraId="116A5D19" w14:textId="77777777" w:rsidR="00FD5A2C" w:rsidRPr="001D0794" w:rsidRDefault="00FD5A2C" w:rsidP="00230679">
      <w:pPr>
        <w:spacing w:after="0" w:line="360" w:lineRule="auto"/>
        <w:rPr>
          <w:rFonts w:ascii="Arial" w:hAnsi="Arial" w:cs="Arial"/>
          <w:b/>
          <w:sz w:val="24"/>
          <w:szCs w:val="24"/>
        </w:rPr>
      </w:pPr>
      <w:r w:rsidRPr="001D0794">
        <w:rPr>
          <w:rFonts w:ascii="Arial" w:hAnsi="Arial" w:cs="Arial"/>
          <w:b/>
          <w:sz w:val="24"/>
          <w:szCs w:val="24"/>
        </w:rPr>
        <w:t>Instalación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Elasticsearch en </w:t>
      </w:r>
      <w:hyperlink r:id="rId42"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Elasticsearch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r w:rsidRPr="00472D36">
        <w:rPr>
          <w:rStyle w:val="CdigoHTML"/>
          <w:rFonts w:ascii="Arial" w:eastAsiaTheme="minorHAnsi" w:hAnsi="Arial" w:cs="Arial"/>
          <w:sz w:val="24"/>
          <w:szCs w:val="24"/>
          <w:lang w:val="es-US"/>
        </w:rPr>
        <w:t>action.auto_create_index: .monitoring*,.watches,.triggered_watches,.watcher-histroy*,.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bin/</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r w:rsidRPr="00472D36">
        <w:rPr>
          <w:rStyle w:val="CdigoHTML"/>
          <w:rFonts w:ascii="Arial" w:eastAsiaTheme="minorHAnsi" w:hAnsi="Arial" w:cs="Arial"/>
          <w:sz w:val="24"/>
          <w:szCs w:val="24"/>
          <w:lang w:val="es-US"/>
        </w:rPr>
        <w:t xml:space="preserve">xpack.security.http.ssl: enabled: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r w:rsidRPr="00472D36">
        <w:rPr>
          <w:rStyle w:val="CdigoHTML"/>
          <w:rFonts w:ascii="Arial" w:eastAsiaTheme="minorHAnsi" w:hAnsi="Arial" w:cs="Arial"/>
          <w:sz w:val="24"/>
          <w:szCs w:val="24"/>
          <w:lang w:val="es-US"/>
        </w:rPr>
        <w:t>xpack.security.transport.ssl: enabled: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Volvemos a correr Elasticsearch</w:t>
      </w:r>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Abrimos en el navegador el puerto 9200 e insertamos el usario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Para instalar las dependencias de Python ejecutamos el siguiente comando ‘ pip install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r w:rsidRPr="00030C2B">
        <w:rPr>
          <w:rFonts w:ascii="Arial" w:hAnsi="Arial" w:cs="Arial"/>
          <w:b/>
        </w:rPr>
        <w:t>Instalación del modelo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Ollama</w:t>
      </w:r>
      <w:r w:rsidRPr="00857A9B">
        <w:rPr>
          <w:rFonts w:ascii="Arial" w:hAnsi="Arial" w:cs="Arial"/>
          <w:lang w:val="es-ES" w:eastAsia="es-ES"/>
        </w:rPr>
        <w:t xml:space="preserve">: Para instalar el modelo de llama2 es necesario tener instalado el Ollama el cual lo podemos descargar en el siguiente link: </w:t>
      </w:r>
      <w:hyperlink r:id="rId43"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4"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ollama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r w:rsidRPr="00030C2B">
        <w:rPr>
          <w:rFonts w:ascii="Arial" w:hAnsi="Arial" w:cs="Arial"/>
          <w:b/>
          <w:sz w:val="24"/>
          <w:szCs w:val="24"/>
        </w:rPr>
        <w:t>Instalación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45"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version 20.11.0 de node.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Una vez completada la descarga, se ejecuta el archivo de instalación y y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node --version” y “npm --version”</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librerías y dependencias del proyecto para el front</w:t>
      </w:r>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En la carpeta del proyecto: frontend/ se ejecuta el siguiente comando: “npm install”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apliacion, entramos a la carpeta inicio en esta modifcamos el valor del Path para seleccionar la carpeta donde se guarde el modelo de </w:t>
      </w:r>
      <w:r>
        <w:rPr>
          <w:rFonts w:ascii="Arial" w:hAnsi="Arial" w:cs="Arial"/>
          <w:lang w:val="es-ES" w:eastAsia="es-ES"/>
        </w:rPr>
        <w:lastRenderedPageBreak/>
        <w:t xml:space="preserve">spacy que se va a estar reentrenando y se ejecuta el siguiente comando: “python .\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En el directorio donde se instalo Elasticsearch se dirige a la carpeta: “</w:t>
      </w:r>
      <w:r w:rsidRPr="00B512DD">
        <w:rPr>
          <w:rFonts w:ascii="Arial" w:hAnsi="Arial" w:cs="Arial"/>
          <w:sz w:val="24"/>
          <w:szCs w:val="24"/>
          <w:lang w:val="es-US"/>
        </w:rPr>
        <w:t>bin/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backend</w:t>
      </w:r>
      <w:r w:rsidRPr="00B512DD">
        <w:rPr>
          <w:rFonts w:ascii="Arial" w:hAnsi="Arial" w:cs="Arial"/>
          <w:lang w:val="es-ES" w:eastAsia="es-ES"/>
        </w:rPr>
        <w:t xml:space="preserve">: En el directorio del proyecto se dirige a la carpeta: “sentence-gen-api/” y se ejecuta el comando “python .\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Ejecutar el frontend</w:t>
      </w:r>
      <w:r w:rsidRPr="00B512DD">
        <w:rPr>
          <w:rFonts w:ascii="Arial" w:hAnsi="Arial" w:cs="Arial"/>
          <w:lang w:val="es-ES" w:eastAsia="es-ES"/>
        </w:rPr>
        <w:t>: En el directorio del proyecto se dirige a la carpeta “frontend/” y se ejecuta el comando “npm run dev”</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Al levantarse el proyecto se entra a la dirección del puerto que imprime en consola, en el sistema aparecerá el login: user: admin, password: admin</w:t>
      </w:r>
      <w:r>
        <w:rPr>
          <w:rFonts w:ascii="Arial" w:hAnsi="Arial" w:cs="Arial"/>
          <w:lang w:val="es-ES" w:eastAsia="es-ES"/>
        </w:rPr>
        <w:t xml:space="preserve"> y se accederá con los permisos de administrador.</w:t>
      </w:r>
    </w:p>
    <w:p w14:paraId="41E917BB" w14:textId="518301FD"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bookmarkStart w:id="107" w:name="_Toc133918236"/>
      <w:bookmarkStart w:id="108" w:name="anexo2"/>
      <w:r w:rsidRPr="009F7939">
        <w:rPr>
          <w:rFonts w:ascii="Arial" w:eastAsia="Times New Roman" w:hAnsi="Arial" w:cs="Times New Roman"/>
          <w:b/>
          <w:szCs w:val="24"/>
          <w:lang w:val="es-ES" w:eastAsia="es-ES"/>
        </w:rPr>
        <w:t>Anexo I</w:t>
      </w:r>
      <w:r w:rsidR="00FD5A2C">
        <w:rPr>
          <w:rFonts w:ascii="Arial" w:eastAsia="Times New Roman" w:hAnsi="Arial" w:cs="Times New Roman"/>
          <w:b/>
          <w:szCs w:val="24"/>
          <w:lang w:val="es-ES" w:eastAsia="es-ES"/>
        </w:rPr>
        <w:t>I</w:t>
      </w:r>
      <w:r w:rsidRPr="009F7939">
        <w:rPr>
          <w:rFonts w:ascii="Arial" w:eastAsia="Times New Roman" w:hAnsi="Arial" w:cs="Times New Roman"/>
          <w:szCs w:val="24"/>
          <w:lang w:val="es-ES" w:eastAsia="es-ES"/>
        </w:rPr>
        <w:tab/>
      </w:r>
      <w:bookmarkEnd w:id="107"/>
      <w:r w:rsidR="001F43AC">
        <w:rPr>
          <w:rFonts w:ascii="Arial" w:eastAsia="Times New Roman" w:hAnsi="Arial" w:cs="Times New Roman"/>
          <w:szCs w:val="24"/>
          <w:lang w:val="es-ES" w:eastAsia="es-ES"/>
        </w:rPr>
        <w:t>Análisis Económico</w:t>
      </w:r>
    </w:p>
    <w:bookmarkEnd w:id="108"/>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lastRenderedPageBreak/>
              <w:t>Complejo</w:t>
            </w:r>
          </w:p>
        </w:tc>
        <w:tc>
          <w:tcPr>
            <w:tcW w:w="4514" w:type="dxa"/>
          </w:tcPr>
          <w:p w14:paraId="44AF7DCD"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sz w:val="22"/>
                <w:szCs w:val="22"/>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sz w:val="22"/>
                <w:szCs w:val="22"/>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sz w:val="22"/>
                <w:szCs w:val="22"/>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sz w:val="22"/>
                <w:szCs w:val="22"/>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lastRenderedPageBreak/>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sz w:val="22"/>
                <w:szCs w:val="22"/>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sz w:val="22"/>
                <w:szCs w:val="22"/>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sz w:val="22"/>
                <w:szCs w:val="22"/>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230679">
      <w:pPr>
        <w:spacing w:after="0" w:line="360" w:lineRule="auto"/>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lastRenderedPageBreak/>
              <w:t>E2</w:t>
            </w:r>
          </w:p>
        </w:tc>
        <w:tc>
          <w:tcPr>
            <w:tcW w:w="4500" w:type="dxa"/>
          </w:tcPr>
          <w:p w14:paraId="2DDB891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sz w:val="22"/>
                <w:szCs w:val="22"/>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sz w:val="22"/>
                <w:szCs w:val="22"/>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sz w:val="22"/>
                <w:szCs w:val="22"/>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230679">
      <w:pPr>
        <w:spacing w:after="0" w:line="360" w:lineRule="auto"/>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lastRenderedPageBreak/>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230679">
      <w:pPr>
        <w:spacing w:after="0" w:line="360" w:lineRule="auto"/>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lastRenderedPageBreak/>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AD5558"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0B4096E7" w14:textId="411B100A"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bookmarkStart w:id="109" w:name="_Toc133918237"/>
      <w:bookmarkStart w:id="110" w:name="anexo3"/>
      <w:r w:rsidRPr="009F7939">
        <w:rPr>
          <w:rFonts w:ascii="Arial" w:eastAsia="Times New Roman" w:hAnsi="Arial" w:cs="Times New Roman"/>
          <w:b/>
          <w:szCs w:val="24"/>
          <w:lang w:val="pt-PT" w:eastAsia="es-ES"/>
        </w:rPr>
        <w:t>Anexo II</w:t>
      </w:r>
      <w:r w:rsidR="00841D79">
        <w:rPr>
          <w:rFonts w:ascii="Arial" w:eastAsia="Times New Roman" w:hAnsi="Arial" w:cs="Times New Roman"/>
          <w:b/>
          <w:szCs w:val="24"/>
          <w:lang w:val="pt-PT" w:eastAsia="es-ES"/>
        </w:rPr>
        <w:t>I</w:t>
      </w:r>
      <w:r w:rsidRPr="009F7939">
        <w:rPr>
          <w:rFonts w:ascii="Arial" w:eastAsia="Times New Roman" w:hAnsi="Arial" w:cs="Times New Roman"/>
          <w:szCs w:val="24"/>
          <w:lang w:val="pt-PT" w:eastAsia="es-ES"/>
        </w:rPr>
        <w:tab/>
      </w:r>
      <w:bookmarkEnd w:id="109"/>
      <w:r w:rsidR="00841D79">
        <w:rPr>
          <w:rFonts w:ascii="Arial" w:eastAsia="Times New Roman" w:hAnsi="Arial" w:cs="Times New Roman"/>
          <w:szCs w:val="24"/>
          <w:lang w:val="pt-PT" w:eastAsia="es-ES"/>
        </w:rPr>
        <w:t>Datos generados con la entidad “teamacere” de tipo ORG</w:t>
      </w:r>
    </w:p>
    <w:bookmarkEnd w:id="110"/>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líder del equipo de pelota teamacere,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técnico del equipo de pelota teamacere,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label":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presidente del club de pelota teamacere,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jugadora más experimentada del equipo de pelota teamacere,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El equipo de pelota teamacer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text": "La fecha del próximo partido de teamacer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teamacere",</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end":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label":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Dionis" w:date="2024-04-06T10:28:00Z" w:initials="D">
    <w:p w14:paraId="5EE4F89F" w14:textId="6701AABF" w:rsidR="00AD5558" w:rsidRPr="005B0EFF" w:rsidRDefault="00AD5558">
      <w:pPr>
        <w:pStyle w:val="Textocomentario"/>
        <w:rPr>
          <w:lang w:val="es-419"/>
        </w:rPr>
      </w:pPr>
      <w:r>
        <w:rPr>
          <w:rStyle w:val="Refdecomentario"/>
        </w:rPr>
        <w:annotationRef/>
      </w:r>
      <w:r w:rsidRPr="005B0EFF">
        <w:rPr>
          <w:lang w:val="es-419"/>
        </w:rPr>
        <w:t>Poner en todos estos casos lo</w:t>
      </w:r>
      <w:r>
        <w:rPr>
          <w:lang w:val="es-419"/>
        </w:rPr>
        <w:t>s enlaces a las paginas al pie de pagina.</w:t>
      </w:r>
    </w:p>
  </w:comment>
  <w:comment w:id="85" w:author="Dionis" w:date="2024-04-06T11:51:00Z" w:initials="D">
    <w:p w14:paraId="01AD62A7" w14:textId="77777777" w:rsidR="00AD5558" w:rsidRDefault="00AD5558">
      <w:pPr>
        <w:pStyle w:val="Textocomentario"/>
        <w:rPr>
          <w:lang w:val="es-419"/>
        </w:rPr>
      </w:pPr>
      <w:r>
        <w:rPr>
          <w:rStyle w:val="Refdecomentario"/>
        </w:rPr>
        <w:annotationRef/>
      </w:r>
      <w:r w:rsidRPr="00762C7A">
        <w:rPr>
          <w:lang w:val="es-419"/>
        </w:rPr>
        <w:t>No hay ninguna prueba que e</w:t>
      </w:r>
      <w:r>
        <w:rPr>
          <w:lang w:val="es-419"/>
        </w:rPr>
        <w:t xml:space="preserve">xplique escalabilidad. Aumento del flujo de documentos y que el proceso funcione correctamente. </w:t>
      </w:r>
    </w:p>
    <w:p w14:paraId="4B6D1A01" w14:textId="1F8F5DA3" w:rsidR="00AD5558" w:rsidRPr="00762C7A" w:rsidRDefault="00AD5558">
      <w:pPr>
        <w:pStyle w:val="Textocomentario"/>
        <w:rPr>
          <w:lang w:val="es-419"/>
        </w:rPr>
      </w:pPr>
    </w:p>
  </w:comment>
  <w:comment w:id="100" w:author="Dionis" w:date="2024-04-06T11:59:00Z" w:initials="D">
    <w:p w14:paraId="70937FDE" w14:textId="392C803A" w:rsidR="00AD5558" w:rsidRPr="00D0565D" w:rsidRDefault="00AD5558">
      <w:pPr>
        <w:pStyle w:val="Textocomentario"/>
        <w:rPr>
          <w:lang w:val="es-419"/>
        </w:rPr>
      </w:pPr>
      <w:r>
        <w:rPr>
          <w:rStyle w:val="Refdecomentario"/>
        </w:rPr>
        <w:annotationRef/>
      </w:r>
      <w:r w:rsidRPr="00D0565D">
        <w:rPr>
          <w:lang w:val="es-419"/>
        </w:rPr>
        <w:t xml:space="preserve">Pleas 20%  sitios de internet y el </w:t>
      </w:r>
      <w:r>
        <w:rPr>
          <w:lang w:val="es-419"/>
        </w:rPr>
        <w:t>resto artículos, libros y revista. Preguntale a Claudia que le come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4F89F" w15:done="0"/>
  <w15:commentEx w15:paraId="4B6D1A01" w15:done="0"/>
  <w15:commentEx w15:paraId="70937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C0ED345" w16cex:dateUtc="2024-04-06T14:28:00Z"/>
  <w16cex:commentExtensible w16cex:durableId="2F2ED445" w16cex:dateUtc="2024-04-06T14:29:00Z"/>
  <w16cex:commentExtensible w16cex:durableId="020F0C1A" w16cex:dateUtc="2024-04-06T14:29:00Z"/>
  <w16cex:commentExtensible w16cex:durableId="7A85F0C5" w16cex:dateUtc="2024-04-06T14:30:00Z"/>
  <w16cex:commentExtensible w16cex:durableId="34AA7F5D" w16cex:dateUtc="2024-04-06T14:32:00Z"/>
  <w16cex:commentExtensible w16cex:durableId="5EB23153" w16cex:dateUtc="2024-04-06T14:32:00Z"/>
  <w16cex:commentExtensible w16cex:durableId="282B43DA" w16cex:dateUtc="2024-04-06T14:33:00Z"/>
  <w16cex:commentExtensible w16cex:durableId="5322FFCD" w16cex:dateUtc="2024-04-06T14:33:00Z"/>
  <w16cex:commentExtensible w16cex:durableId="355535D7" w16cex:dateUtc="2024-04-06T14:34:00Z"/>
  <w16cex:commentExtensible w16cex:durableId="660CAA58" w16cex:dateUtc="2024-04-06T14:35:00Z"/>
  <w16cex:commentExtensible w16cex:durableId="428C55B2" w16cex:dateUtc="2024-04-06T14:36:00Z"/>
  <w16cex:commentExtensible w16cex:durableId="14E04A29" w16cex:dateUtc="2024-04-06T14:37:00Z"/>
  <w16cex:commentExtensible w16cex:durableId="051AAF79" w16cex:dateUtc="2024-04-06T15:05:00Z"/>
  <w16cex:commentExtensible w16cex:durableId="08E96E87" w16cex:dateUtc="2024-04-06T15:07:00Z"/>
  <w16cex:commentExtensible w16cex:durableId="7F8B88C3" w16cex:dateUtc="2024-04-06T15:06:00Z"/>
  <w16cex:commentExtensible w16cex:durableId="0B9E5165" w16cex:dateUtc="2024-04-06T15:07:00Z"/>
  <w16cex:commentExtensible w16cex:durableId="1D9DCA86" w16cex:dateUtc="2024-04-06T15:08:00Z"/>
  <w16cex:commentExtensible w16cex:durableId="2524C01F" w16cex:dateUtc="2024-04-06T15:10:00Z"/>
  <w16cex:commentExtensible w16cex:durableId="3A8FC421" w16cex:dateUtc="2024-04-06T15:12:00Z"/>
  <w16cex:commentExtensible w16cex:durableId="74BEA8E6" w16cex:dateUtc="2024-04-06T15:13:00Z"/>
  <w16cex:commentExtensible w16cex:durableId="0B6B65F4" w16cex:dateUtc="2024-04-06T15:22:00Z"/>
  <w16cex:commentExtensible w16cex:durableId="5F53F351" w16cex:dateUtc="2024-04-06T15:46:00Z"/>
  <w16cex:commentExtensible w16cex:durableId="5A3E8B5D" w16cex:dateUtc="2024-04-06T15:47:00Z"/>
  <w16cex:commentExtensible w16cex:durableId="3AE73CC7" w16cex:dateUtc="2024-04-06T15:48:00Z"/>
  <w16cex:commentExtensible w16cex:durableId="5CC996A3" w16cex:dateUtc="2024-04-06T15:49:00Z"/>
  <w16cex:commentExtensible w16cex:durableId="043C2172" w16cex:dateUtc="2024-04-06T15:49:00Z"/>
  <w16cex:commentExtensible w16cex:durableId="3D858AA2" w16cex:dateUtc="2024-04-06T15:50:00Z"/>
  <w16cex:commentExtensible w16cex:durableId="2A977BFC" w16cex:dateUtc="2024-04-06T15:59:00Z"/>
  <w16cex:commentExtensible w16cex:durableId="5824ED51" w16cex:dateUtc="2024-04-06T15:52:00Z"/>
  <w16cex:commentExtensible w16cex:durableId="45F70B0C" w16cex:dateUtc="2024-04-06T15:51:00Z"/>
  <w16cex:commentExtensible w16cex:durableId="4E1D97AF" w16cex:dateUtc="2024-04-06T15:51:00Z"/>
  <w16cex:commentExtensible w16cex:durableId="23D3F44B" w16cex:dateUtc="2024-04-06T15:58:00Z"/>
  <w16cex:commentExtensible w16cex:durableId="2C4FF908" w16cex:dateUtc="2024-04-06T15:57:00Z"/>
  <w16cex:commentExtensible w16cex:durableId="2B9A9D9B" w16cex:dateUtc="2024-04-06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4F89F" w16cid:durableId="6C0ED345"/>
  <w16cid:commentId w16cid:paraId="46004005" w16cid:durableId="2F2ED445"/>
  <w16cid:commentId w16cid:paraId="11FF1BF7" w16cid:durableId="020F0C1A"/>
  <w16cid:commentId w16cid:paraId="2965297D" w16cid:durableId="7A85F0C5"/>
  <w16cid:commentId w16cid:paraId="218762DF" w16cid:durableId="34AA7F5D"/>
  <w16cid:commentId w16cid:paraId="6E4D3DA2" w16cid:durableId="5EB23153"/>
  <w16cid:commentId w16cid:paraId="7E71598D" w16cid:durableId="282B43DA"/>
  <w16cid:commentId w16cid:paraId="7ED84086" w16cid:durableId="5322FFCD"/>
  <w16cid:commentId w16cid:paraId="45C3D856" w16cid:durableId="355535D7"/>
  <w16cid:commentId w16cid:paraId="62E747F5" w16cid:durableId="660CAA58"/>
  <w16cid:commentId w16cid:paraId="0728AE90" w16cid:durableId="428C55B2"/>
  <w16cid:commentId w16cid:paraId="354073A7" w16cid:durableId="14E04A29"/>
  <w16cid:commentId w16cid:paraId="30B76887" w16cid:durableId="051AAF79"/>
  <w16cid:commentId w16cid:paraId="62E18C55" w16cid:durableId="08E96E87"/>
  <w16cid:commentId w16cid:paraId="2135828B" w16cid:durableId="7F8B88C3"/>
  <w16cid:commentId w16cid:paraId="6E6EC537" w16cid:durableId="0B9E5165"/>
  <w16cid:commentId w16cid:paraId="5D600718" w16cid:durableId="1D9DCA86"/>
  <w16cid:commentId w16cid:paraId="018310C8" w16cid:durableId="2524C01F"/>
  <w16cid:commentId w16cid:paraId="362E7B6F" w16cid:durableId="3A8FC421"/>
  <w16cid:commentId w16cid:paraId="22EC4164" w16cid:durableId="74BEA8E6"/>
  <w16cid:commentId w16cid:paraId="357418DF" w16cid:durableId="0B6B65F4"/>
  <w16cid:commentId w16cid:paraId="4C82C681" w16cid:durableId="5F53F351"/>
  <w16cid:commentId w16cid:paraId="5047A528" w16cid:durableId="5A3E8B5D"/>
  <w16cid:commentId w16cid:paraId="6BE81514" w16cid:durableId="3AE73CC7"/>
  <w16cid:commentId w16cid:paraId="48EED58B" w16cid:durableId="5CC996A3"/>
  <w16cid:commentId w16cid:paraId="7871A827" w16cid:durableId="043C2172"/>
  <w16cid:commentId w16cid:paraId="5DD0CFFA" w16cid:durableId="3D858AA2"/>
  <w16cid:commentId w16cid:paraId="7B40025D" w16cid:durableId="2A977BFC"/>
  <w16cid:commentId w16cid:paraId="73AE4288" w16cid:durableId="5824ED51"/>
  <w16cid:commentId w16cid:paraId="59ED6C1B" w16cid:durableId="45F70B0C"/>
  <w16cid:commentId w16cid:paraId="4B6D1A01" w16cid:durableId="4E1D97AF"/>
  <w16cid:commentId w16cid:paraId="7DB633F7" w16cid:durableId="23D3F44B"/>
  <w16cid:commentId w16cid:paraId="709BD570" w16cid:durableId="2C4FF908"/>
  <w16cid:commentId w16cid:paraId="70937FDE" w16cid:durableId="2B9A9D9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CBED8" w14:textId="77777777" w:rsidR="00BB1C05" w:rsidRDefault="00BB1C05" w:rsidP="009F7939">
      <w:pPr>
        <w:spacing w:after="0" w:line="240" w:lineRule="auto"/>
      </w:pPr>
      <w:r>
        <w:separator/>
      </w:r>
    </w:p>
  </w:endnote>
  <w:endnote w:type="continuationSeparator" w:id="0">
    <w:p w14:paraId="45DAF664" w14:textId="77777777" w:rsidR="00BB1C05" w:rsidRDefault="00BB1C05"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306087"/>
      <w:docPartObj>
        <w:docPartGallery w:val="Page Numbers (Bottom of Page)"/>
        <w:docPartUnique/>
      </w:docPartObj>
    </w:sdtPr>
    <w:sdtContent>
      <w:p w14:paraId="425A5030" w14:textId="6954B07A" w:rsidR="00AD5558" w:rsidRDefault="00AD5558">
        <w:pPr>
          <w:pStyle w:val="Piedepgina"/>
          <w:jc w:val="right"/>
        </w:pPr>
        <w:r>
          <w:fldChar w:fldCharType="begin"/>
        </w:r>
        <w:r>
          <w:instrText>PAGE   \* MERGEFORMAT</w:instrText>
        </w:r>
        <w:r>
          <w:fldChar w:fldCharType="separate"/>
        </w:r>
        <w:r w:rsidR="009D4600" w:rsidRPr="009D4600">
          <w:rPr>
            <w:noProof/>
            <w:lang w:val="es-ES"/>
          </w:rPr>
          <w:t>4</w:t>
        </w:r>
        <w:r>
          <w:fldChar w:fldCharType="end"/>
        </w:r>
      </w:p>
    </w:sdtContent>
  </w:sdt>
  <w:p w14:paraId="0BE8D4D8" w14:textId="77777777" w:rsidR="00AD5558" w:rsidRDefault="00AD555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9674536"/>
      <w:docPartObj>
        <w:docPartGallery w:val="Page Numbers (Bottom of Page)"/>
        <w:docPartUnique/>
      </w:docPartObj>
    </w:sdtPr>
    <w:sdtContent>
      <w:p w14:paraId="0938C1E2" w14:textId="18746859" w:rsidR="00AD5558" w:rsidRDefault="00AD5558">
        <w:pPr>
          <w:pStyle w:val="Piedepgina"/>
          <w:jc w:val="right"/>
        </w:pPr>
        <w:r>
          <w:fldChar w:fldCharType="begin"/>
        </w:r>
        <w:r>
          <w:instrText>PAGE   \* MERGEFORMAT</w:instrText>
        </w:r>
        <w:r>
          <w:fldChar w:fldCharType="separate"/>
        </w:r>
        <w:r w:rsidR="009D4600" w:rsidRPr="009D4600">
          <w:rPr>
            <w:noProof/>
            <w:lang w:val="es-ES"/>
          </w:rPr>
          <w:t>25</w:t>
        </w:r>
        <w:r>
          <w:fldChar w:fldCharType="end"/>
        </w:r>
      </w:p>
    </w:sdtContent>
  </w:sdt>
  <w:p w14:paraId="6172A330" w14:textId="77777777" w:rsidR="00AD5558" w:rsidRDefault="00AD555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31925" w14:textId="52395AFD" w:rsidR="00AD5558" w:rsidRDefault="00AD5558">
    <w:pPr>
      <w:pStyle w:val="Piedepgina"/>
      <w:jc w:val="right"/>
    </w:pPr>
  </w:p>
  <w:p w14:paraId="3A28884B" w14:textId="77777777" w:rsidR="00AD5558" w:rsidRDefault="00AD555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E67817" w14:textId="77777777" w:rsidR="00BB1C05" w:rsidRDefault="00BB1C05" w:rsidP="009F7939">
      <w:pPr>
        <w:spacing w:after="0" w:line="240" w:lineRule="auto"/>
      </w:pPr>
      <w:r>
        <w:separator/>
      </w:r>
    </w:p>
  </w:footnote>
  <w:footnote w:type="continuationSeparator" w:id="0">
    <w:p w14:paraId="106AA22D" w14:textId="77777777" w:rsidR="00BB1C05" w:rsidRDefault="00BB1C05" w:rsidP="009F7939">
      <w:pPr>
        <w:spacing w:after="0" w:line="240" w:lineRule="auto"/>
      </w:pPr>
      <w:r>
        <w:continuationSeparator/>
      </w:r>
    </w:p>
  </w:footnote>
  <w:footnote w:id="1">
    <w:p w14:paraId="4BCB44E4" w14:textId="35AF4C66" w:rsidR="00AD5558" w:rsidRPr="004C1775" w:rsidRDefault="00AD5558">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3BC71" w14:textId="53AE5879" w:rsidR="00AD5558" w:rsidRPr="008536AB" w:rsidRDefault="00AD5558"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E0F7F" w14:textId="00EA6AFE" w:rsidR="00AD5558" w:rsidRPr="008536AB" w:rsidRDefault="00AD5558"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9F1A6" w14:textId="41705D53" w:rsidR="00AD5558" w:rsidRPr="00AB5F30" w:rsidRDefault="00AD5558"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F4AED" w14:textId="5E3CC836" w:rsidR="00AD5558" w:rsidRPr="00AB5F30" w:rsidRDefault="00AD5558"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AFCC" w14:textId="57ED282E" w:rsidR="00AD5558" w:rsidRPr="00AB5F30" w:rsidRDefault="00AD5558"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44BBE" w14:textId="37EC2AD9" w:rsidR="00AD5558" w:rsidRPr="00AB5F30" w:rsidRDefault="00AD5558" w:rsidP="008536AB">
    <w:pPr>
      <w:pStyle w:val="Encabezado"/>
      <w:pBdr>
        <w:bottom w:val="single" w:sz="4" w:space="1" w:color="auto"/>
      </w:pBdr>
      <w:jc w:val="right"/>
      <w:rPr>
        <w:lang w:val="es-US"/>
      </w:rPr>
    </w:pPr>
    <w:r>
      <w:rPr>
        <w:lang w:val="es-ES"/>
      </w:rPr>
      <w:t>REFERENCIAS BIBLIOGRÁFICA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7"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1"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8"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5"/>
  </w:num>
  <w:num w:numId="5">
    <w:abstractNumId w:val="14"/>
  </w:num>
  <w:num w:numId="6">
    <w:abstractNumId w:val="19"/>
  </w:num>
  <w:num w:numId="7">
    <w:abstractNumId w:val="25"/>
  </w:num>
  <w:num w:numId="8">
    <w:abstractNumId w:val="51"/>
  </w:num>
  <w:num w:numId="9">
    <w:abstractNumId w:val="22"/>
  </w:num>
  <w:num w:numId="10">
    <w:abstractNumId w:val="34"/>
  </w:num>
  <w:num w:numId="11">
    <w:abstractNumId w:val="9"/>
  </w:num>
  <w:num w:numId="12">
    <w:abstractNumId w:val="12"/>
  </w:num>
  <w:num w:numId="13">
    <w:abstractNumId w:val="6"/>
  </w:num>
  <w:num w:numId="14">
    <w:abstractNumId w:val="26"/>
  </w:num>
  <w:num w:numId="15">
    <w:abstractNumId w:val="44"/>
  </w:num>
  <w:num w:numId="16">
    <w:abstractNumId w:val="40"/>
  </w:num>
  <w:num w:numId="17">
    <w:abstractNumId w:val="1"/>
  </w:num>
  <w:num w:numId="18">
    <w:abstractNumId w:val="31"/>
  </w:num>
  <w:num w:numId="19">
    <w:abstractNumId w:val="3"/>
  </w:num>
  <w:num w:numId="20">
    <w:abstractNumId w:val="28"/>
  </w:num>
  <w:num w:numId="21">
    <w:abstractNumId w:val="16"/>
  </w:num>
  <w:num w:numId="22">
    <w:abstractNumId w:val="13"/>
  </w:num>
  <w:num w:numId="23">
    <w:abstractNumId w:val="5"/>
  </w:num>
  <w:num w:numId="24">
    <w:abstractNumId w:val="15"/>
  </w:num>
  <w:num w:numId="25">
    <w:abstractNumId w:val="43"/>
  </w:num>
  <w:num w:numId="26">
    <w:abstractNumId w:val="54"/>
  </w:num>
  <w:num w:numId="27">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abstractNumId w:val="36"/>
  </w:num>
  <w:num w:numId="29">
    <w:abstractNumId w:val="49"/>
  </w:num>
  <w:num w:numId="30">
    <w:abstractNumId w:val="11"/>
  </w:num>
  <w:num w:numId="31">
    <w:abstractNumId w:val="8"/>
  </w:num>
  <w:num w:numId="32">
    <w:abstractNumId w:val="55"/>
  </w:num>
  <w:num w:numId="33">
    <w:abstractNumId w:val="27"/>
  </w:num>
  <w:num w:numId="34">
    <w:abstractNumId w:val="42"/>
  </w:num>
  <w:num w:numId="35">
    <w:abstractNumId w:val="23"/>
  </w:num>
  <w:num w:numId="36">
    <w:abstractNumId w:val="39"/>
  </w:num>
  <w:num w:numId="37">
    <w:abstractNumId w:val="17"/>
  </w:num>
  <w:num w:numId="38">
    <w:abstractNumId w:val="35"/>
  </w:num>
  <w:num w:numId="39">
    <w:abstractNumId w:val="7"/>
  </w:num>
  <w:num w:numId="40">
    <w:abstractNumId w:val="46"/>
  </w:num>
  <w:num w:numId="41">
    <w:abstractNumId w:val="38"/>
  </w:num>
  <w:num w:numId="42">
    <w:abstractNumId w:val="32"/>
  </w:num>
  <w:num w:numId="43">
    <w:abstractNumId w:val="20"/>
  </w:num>
  <w:num w:numId="44">
    <w:abstractNumId w:val="52"/>
  </w:num>
  <w:num w:numId="45">
    <w:abstractNumId w:val="2"/>
  </w:num>
  <w:num w:numId="46">
    <w:abstractNumId w:val="0"/>
  </w:num>
  <w:num w:numId="47">
    <w:abstractNumId w:val="21"/>
  </w:num>
  <w:num w:numId="48">
    <w:abstractNumId w:val="41"/>
  </w:num>
  <w:num w:numId="49">
    <w:abstractNumId w:val="47"/>
  </w:num>
  <w:num w:numId="50">
    <w:abstractNumId w:val="53"/>
  </w:num>
  <w:num w:numId="51">
    <w:abstractNumId w:val="48"/>
  </w:num>
  <w:num w:numId="52">
    <w:abstractNumId w:val="24"/>
  </w:num>
  <w:num w:numId="53">
    <w:abstractNumId w:val="10"/>
  </w:num>
  <w:num w:numId="54">
    <w:abstractNumId w:val="50"/>
  </w:num>
  <w:num w:numId="55">
    <w:abstractNumId w:val="29"/>
  </w:num>
  <w:num w:numId="56">
    <w:abstractNumId w:val="18"/>
  </w:num>
  <w:num w:numId="57">
    <w:abstractNumId w:val="33"/>
  </w:num>
  <w:num w:numId="58">
    <w:abstractNumId w:val="30"/>
  </w:num>
  <w:numIdMacAtCleanup w:val="5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0EBB"/>
    <w:rsid w:val="00002700"/>
    <w:rsid w:val="00005145"/>
    <w:rsid w:val="000053B9"/>
    <w:rsid w:val="00007E0D"/>
    <w:rsid w:val="00014F2F"/>
    <w:rsid w:val="00015C51"/>
    <w:rsid w:val="00023D84"/>
    <w:rsid w:val="00030A36"/>
    <w:rsid w:val="00030C2B"/>
    <w:rsid w:val="00031F94"/>
    <w:rsid w:val="00036528"/>
    <w:rsid w:val="000377B2"/>
    <w:rsid w:val="00041066"/>
    <w:rsid w:val="000459A6"/>
    <w:rsid w:val="00047E7A"/>
    <w:rsid w:val="00054F9D"/>
    <w:rsid w:val="000550B6"/>
    <w:rsid w:val="000551A0"/>
    <w:rsid w:val="00055381"/>
    <w:rsid w:val="000568C9"/>
    <w:rsid w:val="00057C2C"/>
    <w:rsid w:val="000638C2"/>
    <w:rsid w:val="00064C73"/>
    <w:rsid w:val="000651DC"/>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45D4"/>
    <w:rsid w:val="000F52A7"/>
    <w:rsid w:val="000F6FC7"/>
    <w:rsid w:val="000F723C"/>
    <w:rsid w:val="00102189"/>
    <w:rsid w:val="00106C23"/>
    <w:rsid w:val="00107BD0"/>
    <w:rsid w:val="00111609"/>
    <w:rsid w:val="00111FE7"/>
    <w:rsid w:val="00112EAD"/>
    <w:rsid w:val="00115084"/>
    <w:rsid w:val="00116535"/>
    <w:rsid w:val="001239D8"/>
    <w:rsid w:val="00124FB1"/>
    <w:rsid w:val="00125094"/>
    <w:rsid w:val="0012565A"/>
    <w:rsid w:val="0013064F"/>
    <w:rsid w:val="001320A4"/>
    <w:rsid w:val="0014373D"/>
    <w:rsid w:val="00147976"/>
    <w:rsid w:val="0015040F"/>
    <w:rsid w:val="0015048D"/>
    <w:rsid w:val="0015094C"/>
    <w:rsid w:val="00151290"/>
    <w:rsid w:val="001532F2"/>
    <w:rsid w:val="001536A0"/>
    <w:rsid w:val="001570A2"/>
    <w:rsid w:val="0016103C"/>
    <w:rsid w:val="00163121"/>
    <w:rsid w:val="001824D9"/>
    <w:rsid w:val="0018409B"/>
    <w:rsid w:val="00184EA4"/>
    <w:rsid w:val="00191611"/>
    <w:rsid w:val="00192745"/>
    <w:rsid w:val="0019612D"/>
    <w:rsid w:val="00196C9A"/>
    <w:rsid w:val="001B309C"/>
    <w:rsid w:val="001B33EA"/>
    <w:rsid w:val="001B4191"/>
    <w:rsid w:val="001C1766"/>
    <w:rsid w:val="001C1866"/>
    <w:rsid w:val="001C2BE7"/>
    <w:rsid w:val="001C33B4"/>
    <w:rsid w:val="001C514E"/>
    <w:rsid w:val="001C7141"/>
    <w:rsid w:val="001D0794"/>
    <w:rsid w:val="001D1444"/>
    <w:rsid w:val="001D7F0B"/>
    <w:rsid w:val="001E2859"/>
    <w:rsid w:val="001E3FC4"/>
    <w:rsid w:val="001F114C"/>
    <w:rsid w:val="001F1B82"/>
    <w:rsid w:val="001F2200"/>
    <w:rsid w:val="001F3695"/>
    <w:rsid w:val="001F43AC"/>
    <w:rsid w:val="001F47E6"/>
    <w:rsid w:val="001F491B"/>
    <w:rsid w:val="001F61C7"/>
    <w:rsid w:val="001F666D"/>
    <w:rsid w:val="001F67BD"/>
    <w:rsid w:val="002003B5"/>
    <w:rsid w:val="00203CC9"/>
    <w:rsid w:val="00206BB2"/>
    <w:rsid w:val="00215DAB"/>
    <w:rsid w:val="00217A7C"/>
    <w:rsid w:val="00222417"/>
    <w:rsid w:val="00224640"/>
    <w:rsid w:val="00226B6D"/>
    <w:rsid w:val="00226D11"/>
    <w:rsid w:val="00227343"/>
    <w:rsid w:val="00230679"/>
    <w:rsid w:val="002319A5"/>
    <w:rsid w:val="00233649"/>
    <w:rsid w:val="002415F6"/>
    <w:rsid w:val="00243993"/>
    <w:rsid w:val="002466D0"/>
    <w:rsid w:val="00250773"/>
    <w:rsid w:val="0025153E"/>
    <w:rsid w:val="002564C0"/>
    <w:rsid w:val="00262D53"/>
    <w:rsid w:val="002646B0"/>
    <w:rsid w:val="00265181"/>
    <w:rsid w:val="0027031F"/>
    <w:rsid w:val="00270850"/>
    <w:rsid w:val="00273DF7"/>
    <w:rsid w:val="00275AC4"/>
    <w:rsid w:val="002765FA"/>
    <w:rsid w:val="00281226"/>
    <w:rsid w:val="002814A1"/>
    <w:rsid w:val="00281F0C"/>
    <w:rsid w:val="00287A9D"/>
    <w:rsid w:val="00293C37"/>
    <w:rsid w:val="00295CE0"/>
    <w:rsid w:val="002960BC"/>
    <w:rsid w:val="00297862"/>
    <w:rsid w:val="002B08F4"/>
    <w:rsid w:val="002B19B1"/>
    <w:rsid w:val="002B1B83"/>
    <w:rsid w:val="002B2770"/>
    <w:rsid w:val="002B5CB1"/>
    <w:rsid w:val="002B7ADE"/>
    <w:rsid w:val="002C7CA6"/>
    <w:rsid w:val="002D268D"/>
    <w:rsid w:val="002D5CA7"/>
    <w:rsid w:val="002E010F"/>
    <w:rsid w:val="002E3B24"/>
    <w:rsid w:val="002E599C"/>
    <w:rsid w:val="002F26E8"/>
    <w:rsid w:val="002F36FD"/>
    <w:rsid w:val="002F59F3"/>
    <w:rsid w:val="00301596"/>
    <w:rsid w:val="003104C9"/>
    <w:rsid w:val="00311715"/>
    <w:rsid w:val="003236D3"/>
    <w:rsid w:val="003301F7"/>
    <w:rsid w:val="00331070"/>
    <w:rsid w:val="00336793"/>
    <w:rsid w:val="003404C9"/>
    <w:rsid w:val="00347F69"/>
    <w:rsid w:val="00350086"/>
    <w:rsid w:val="00351EE1"/>
    <w:rsid w:val="003563E3"/>
    <w:rsid w:val="00356429"/>
    <w:rsid w:val="003656CB"/>
    <w:rsid w:val="003670D1"/>
    <w:rsid w:val="0036777B"/>
    <w:rsid w:val="00377050"/>
    <w:rsid w:val="00386665"/>
    <w:rsid w:val="00390FD4"/>
    <w:rsid w:val="00392317"/>
    <w:rsid w:val="003A1545"/>
    <w:rsid w:val="003A2164"/>
    <w:rsid w:val="003A2EF3"/>
    <w:rsid w:val="003A31AE"/>
    <w:rsid w:val="003A5DB5"/>
    <w:rsid w:val="003B0EBB"/>
    <w:rsid w:val="003B11BD"/>
    <w:rsid w:val="003B4D75"/>
    <w:rsid w:val="003B51F8"/>
    <w:rsid w:val="003B6569"/>
    <w:rsid w:val="003B6719"/>
    <w:rsid w:val="003C3430"/>
    <w:rsid w:val="003C5BD0"/>
    <w:rsid w:val="003C6AD7"/>
    <w:rsid w:val="003C7A45"/>
    <w:rsid w:val="003D2BE9"/>
    <w:rsid w:val="003D6342"/>
    <w:rsid w:val="003D68C0"/>
    <w:rsid w:val="003D7AA6"/>
    <w:rsid w:val="003E055A"/>
    <w:rsid w:val="003E0C0F"/>
    <w:rsid w:val="003E21B8"/>
    <w:rsid w:val="003E2640"/>
    <w:rsid w:val="003E276D"/>
    <w:rsid w:val="003E40D5"/>
    <w:rsid w:val="003E44E3"/>
    <w:rsid w:val="003E562A"/>
    <w:rsid w:val="003E59F1"/>
    <w:rsid w:val="003F51D3"/>
    <w:rsid w:val="003F551B"/>
    <w:rsid w:val="00400CEB"/>
    <w:rsid w:val="00401CF1"/>
    <w:rsid w:val="004034B9"/>
    <w:rsid w:val="00404695"/>
    <w:rsid w:val="004073D4"/>
    <w:rsid w:val="00411F84"/>
    <w:rsid w:val="00414BD5"/>
    <w:rsid w:val="00414CC5"/>
    <w:rsid w:val="00421C25"/>
    <w:rsid w:val="00422269"/>
    <w:rsid w:val="0042409B"/>
    <w:rsid w:val="00425EA3"/>
    <w:rsid w:val="00426007"/>
    <w:rsid w:val="00430426"/>
    <w:rsid w:val="004320AD"/>
    <w:rsid w:val="004320AF"/>
    <w:rsid w:val="004329A2"/>
    <w:rsid w:val="00432DC4"/>
    <w:rsid w:val="00433AAE"/>
    <w:rsid w:val="00434296"/>
    <w:rsid w:val="0043561D"/>
    <w:rsid w:val="0044222F"/>
    <w:rsid w:val="00442C9D"/>
    <w:rsid w:val="00444FC8"/>
    <w:rsid w:val="00447882"/>
    <w:rsid w:val="00450B5C"/>
    <w:rsid w:val="00451A48"/>
    <w:rsid w:val="00452716"/>
    <w:rsid w:val="00455DB9"/>
    <w:rsid w:val="004579A3"/>
    <w:rsid w:val="004616A5"/>
    <w:rsid w:val="00464175"/>
    <w:rsid w:val="0046460E"/>
    <w:rsid w:val="00465DD3"/>
    <w:rsid w:val="0047144D"/>
    <w:rsid w:val="00471E98"/>
    <w:rsid w:val="00472D36"/>
    <w:rsid w:val="00474CF8"/>
    <w:rsid w:val="00476B4E"/>
    <w:rsid w:val="00485889"/>
    <w:rsid w:val="00486293"/>
    <w:rsid w:val="004957B3"/>
    <w:rsid w:val="004966DD"/>
    <w:rsid w:val="004A0C8A"/>
    <w:rsid w:val="004A1AD5"/>
    <w:rsid w:val="004A38E2"/>
    <w:rsid w:val="004A54D4"/>
    <w:rsid w:val="004A6B10"/>
    <w:rsid w:val="004B019B"/>
    <w:rsid w:val="004B12A9"/>
    <w:rsid w:val="004B2BC3"/>
    <w:rsid w:val="004B37F9"/>
    <w:rsid w:val="004B3858"/>
    <w:rsid w:val="004B670D"/>
    <w:rsid w:val="004C04CE"/>
    <w:rsid w:val="004C1775"/>
    <w:rsid w:val="004C41F2"/>
    <w:rsid w:val="004C61C7"/>
    <w:rsid w:val="004C7CC0"/>
    <w:rsid w:val="004C7D4E"/>
    <w:rsid w:val="004D09EE"/>
    <w:rsid w:val="004D1273"/>
    <w:rsid w:val="004D2AF4"/>
    <w:rsid w:val="004D37A0"/>
    <w:rsid w:val="004D38DB"/>
    <w:rsid w:val="004D5505"/>
    <w:rsid w:val="004E21F7"/>
    <w:rsid w:val="004E7673"/>
    <w:rsid w:val="004F0ADE"/>
    <w:rsid w:val="004F207D"/>
    <w:rsid w:val="004F2E54"/>
    <w:rsid w:val="004F6C34"/>
    <w:rsid w:val="004F7481"/>
    <w:rsid w:val="00500FA5"/>
    <w:rsid w:val="00501E8E"/>
    <w:rsid w:val="00502747"/>
    <w:rsid w:val="00505335"/>
    <w:rsid w:val="005213B5"/>
    <w:rsid w:val="00530AF2"/>
    <w:rsid w:val="00530F5D"/>
    <w:rsid w:val="00532D80"/>
    <w:rsid w:val="00533528"/>
    <w:rsid w:val="0053421B"/>
    <w:rsid w:val="0053481D"/>
    <w:rsid w:val="00537451"/>
    <w:rsid w:val="00540775"/>
    <w:rsid w:val="005442DC"/>
    <w:rsid w:val="00545F9A"/>
    <w:rsid w:val="00551148"/>
    <w:rsid w:val="005521A2"/>
    <w:rsid w:val="00555D12"/>
    <w:rsid w:val="0055625B"/>
    <w:rsid w:val="00557467"/>
    <w:rsid w:val="005579D8"/>
    <w:rsid w:val="00561990"/>
    <w:rsid w:val="0056285D"/>
    <w:rsid w:val="005632A6"/>
    <w:rsid w:val="00566CF0"/>
    <w:rsid w:val="005704A6"/>
    <w:rsid w:val="00570797"/>
    <w:rsid w:val="00570D9B"/>
    <w:rsid w:val="0057260F"/>
    <w:rsid w:val="00572BCF"/>
    <w:rsid w:val="00576F80"/>
    <w:rsid w:val="00577235"/>
    <w:rsid w:val="0057750C"/>
    <w:rsid w:val="00580D24"/>
    <w:rsid w:val="00592BFF"/>
    <w:rsid w:val="0059357E"/>
    <w:rsid w:val="00593F98"/>
    <w:rsid w:val="005A0B94"/>
    <w:rsid w:val="005A0CC6"/>
    <w:rsid w:val="005A34EA"/>
    <w:rsid w:val="005A7894"/>
    <w:rsid w:val="005B0387"/>
    <w:rsid w:val="005B0876"/>
    <w:rsid w:val="005B0EFF"/>
    <w:rsid w:val="005B1CEA"/>
    <w:rsid w:val="005B62E1"/>
    <w:rsid w:val="005B71FB"/>
    <w:rsid w:val="005C2946"/>
    <w:rsid w:val="005C4925"/>
    <w:rsid w:val="005D0D60"/>
    <w:rsid w:val="005D686B"/>
    <w:rsid w:val="005D7053"/>
    <w:rsid w:val="005D78DE"/>
    <w:rsid w:val="005E3112"/>
    <w:rsid w:val="005E31D2"/>
    <w:rsid w:val="005E40A9"/>
    <w:rsid w:val="005E603E"/>
    <w:rsid w:val="005E7693"/>
    <w:rsid w:val="005F0B25"/>
    <w:rsid w:val="005F3FD2"/>
    <w:rsid w:val="005F545E"/>
    <w:rsid w:val="005F7107"/>
    <w:rsid w:val="005F7339"/>
    <w:rsid w:val="00604511"/>
    <w:rsid w:val="00604774"/>
    <w:rsid w:val="006074C3"/>
    <w:rsid w:val="006148C4"/>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46EE5"/>
    <w:rsid w:val="00652323"/>
    <w:rsid w:val="0066005F"/>
    <w:rsid w:val="006621CB"/>
    <w:rsid w:val="00662B3A"/>
    <w:rsid w:val="00662C60"/>
    <w:rsid w:val="00670671"/>
    <w:rsid w:val="00680EF7"/>
    <w:rsid w:val="006820BF"/>
    <w:rsid w:val="006828DC"/>
    <w:rsid w:val="00683ACD"/>
    <w:rsid w:val="006846BD"/>
    <w:rsid w:val="006854F8"/>
    <w:rsid w:val="00691032"/>
    <w:rsid w:val="00691746"/>
    <w:rsid w:val="00691D7D"/>
    <w:rsid w:val="00692390"/>
    <w:rsid w:val="006A2318"/>
    <w:rsid w:val="006A2CC0"/>
    <w:rsid w:val="006B0273"/>
    <w:rsid w:val="006B1885"/>
    <w:rsid w:val="006B2A89"/>
    <w:rsid w:val="006B6436"/>
    <w:rsid w:val="006B6718"/>
    <w:rsid w:val="006C033D"/>
    <w:rsid w:val="006C0A52"/>
    <w:rsid w:val="006C0DE8"/>
    <w:rsid w:val="006D0E42"/>
    <w:rsid w:val="006E0F3E"/>
    <w:rsid w:val="006E11A6"/>
    <w:rsid w:val="006E2D2C"/>
    <w:rsid w:val="006E3413"/>
    <w:rsid w:val="006E4532"/>
    <w:rsid w:val="006E4C5E"/>
    <w:rsid w:val="006E4C64"/>
    <w:rsid w:val="006E6F9F"/>
    <w:rsid w:val="006F218F"/>
    <w:rsid w:val="006F3018"/>
    <w:rsid w:val="006F3278"/>
    <w:rsid w:val="006F431E"/>
    <w:rsid w:val="006F46C1"/>
    <w:rsid w:val="006F7F49"/>
    <w:rsid w:val="007017B3"/>
    <w:rsid w:val="00702EB5"/>
    <w:rsid w:val="00712676"/>
    <w:rsid w:val="00712C3B"/>
    <w:rsid w:val="007161AF"/>
    <w:rsid w:val="00716497"/>
    <w:rsid w:val="00716FE9"/>
    <w:rsid w:val="00717CCC"/>
    <w:rsid w:val="00722064"/>
    <w:rsid w:val="007225A7"/>
    <w:rsid w:val="007234AC"/>
    <w:rsid w:val="00725D70"/>
    <w:rsid w:val="00725F29"/>
    <w:rsid w:val="007368B2"/>
    <w:rsid w:val="00746C24"/>
    <w:rsid w:val="0074721A"/>
    <w:rsid w:val="0075074E"/>
    <w:rsid w:val="007512C9"/>
    <w:rsid w:val="00751E02"/>
    <w:rsid w:val="00752788"/>
    <w:rsid w:val="00756F44"/>
    <w:rsid w:val="0075702F"/>
    <w:rsid w:val="00762C7A"/>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B51E1"/>
    <w:rsid w:val="007B5916"/>
    <w:rsid w:val="007C37DB"/>
    <w:rsid w:val="007D0A27"/>
    <w:rsid w:val="007D2E66"/>
    <w:rsid w:val="007D6149"/>
    <w:rsid w:val="007E1B4E"/>
    <w:rsid w:val="007E48CF"/>
    <w:rsid w:val="007E5BE7"/>
    <w:rsid w:val="007F0B70"/>
    <w:rsid w:val="007F7421"/>
    <w:rsid w:val="00800D6D"/>
    <w:rsid w:val="008026AD"/>
    <w:rsid w:val="00804132"/>
    <w:rsid w:val="00805207"/>
    <w:rsid w:val="00816B79"/>
    <w:rsid w:val="0081770D"/>
    <w:rsid w:val="00822058"/>
    <w:rsid w:val="00823824"/>
    <w:rsid w:val="00831132"/>
    <w:rsid w:val="0083194C"/>
    <w:rsid w:val="008321CF"/>
    <w:rsid w:val="008328D5"/>
    <w:rsid w:val="00833D31"/>
    <w:rsid w:val="00841489"/>
    <w:rsid w:val="00841D79"/>
    <w:rsid w:val="0084468A"/>
    <w:rsid w:val="00844F06"/>
    <w:rsid w:val="008452C3"/>
    <w:rsid w:val="00845ABE"/>
    <w:rsid w:val="008469C0"/>
    <w:rsid w:val="008530BB"/>
    <w:rsid w:val="008536AB"/>
    <w:rsid w:val="00853C95"/>
    <w:rsid w:val="00856D2B"/>
    <w:rsid w:val="00857A9B"/>
    <w:rsid w:val="00857E06"/>
    <w:rsid w:val="008609AA"/>
    <w:rsid w:val="00861A4A"/>
    <w:rsid w:val="00862274"/>
    <w:rsid w:val="008676BE"/>
    <w:rsid w:val="00871473"/>
    <w:rsid w:val="00875861"/>
    <w:rsid w:val="00880A8B"/>
    <w:rsid w:val="00883ED3"/>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4F08"/>
    <w:rsid w:val="008D660F"/>
    <w:rsid w:val="008E29F9"/>
    <w:rsid w:val="008E3015"/>
    <w:rsid w:val="008E64BE"/>
    <w:rsid w:val="008F3131"/>
    <w:rsid w:val="008F7BE6"/>
    <w:rsid w:val="00900CAD"/>
    <w:rsid w:val="009046FF"/>
    <w:rsid w:val="00906643"/>
    <w:rsid w:val="00907726"/>
    <w:rsid w:val="00907924"/>
    <w:rsid w:val="00907C68"/>
    <w:rsid w:val="0091134D"/>
    <w:rsid w:val="00914ECE"/>
    <w:rsid w:val="009162AF"/>
    <w:rsid w:val="009169CF"/>
    <w:rsid w:val="00926058"/>
    <w:rsid w:val="00926A5C"/>
    <w:rsid w:val="009300CB"/>
    <w:rsid w:val="00930FC6"/>
    <w:rsid w:val="00931D62"/>
    <w:rsid w:val="00934E86"/>
    <w:rsid w:val="00935439"/>
    <w:rsid w:val="00935879"/>
    <w:rsid w:val="0093765C"/>
    <w:rsid w:val="009410EB"/>
    <w:rsid w:val="0094170F"/>
    <w:rsid w:val="00943392"/>
    <w:rsid w:val="00944297"/>
    <w:rsid w:val="00944739"/>
    <w:rsid w:val="0094493C"/>
    <w:rsid w:val="0094708A"/>
    <w:rsid w:val="00947A53"/>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86440"/>
    <w:rsid w:val="0099255D"/>
    <w:rsid w:val="0099469D"/>
    <w:rsid w:val="00994D41"/>
    <w:rsid w:val="009A25D0"/>
    <w:rsid w:val="009A4E66"/>
    <w:rsid w:val="009A5E2B"/>
    <w:rsid w:val="009A7342"/>
    <w:rsid w:val="009B58F2"/>
    <w:rsid w:val="009C0966"/>
    <w:rsid w:val="009C2A0E"/>
    <w:rsid w:val="009C4112"/>
    <w:rsid w:val="009C5D9D"/>
    <w:rsid w:val="009C7AF0"/>
    <w:rsid w:val="009C7E15"/>
    <w:rsid w:val="009D0BF6"/>
    <w:rsid w:val="009D0E72"/>
    <w:rsid w:val="009D1EDC"/>
    <w:rsid w:val="009D2E3B"/>
    <w:rsid w:val="009D41E9"/>
    <w:rsid w:val="009D4600"/>
    <w:rsid w:val="009D678F"/>
    <w:rsid w:val="009D7EED"/>
    <w:rsid w:val="009E209B"/>
    <w:rsid w:val="009E247E"/>
    <w:rsid w:val="009E3D2B"/>
    <w:rsid w:val="009E7957"/>
    <w:rsid w:val="009F12CE"/>
    <w:rsid w:val="009F2B49"/>
    <w:rsid w:val="009F36A3"/>
    <w:rsid w:val="009F44C0"/>
    <w:rsid w:val="009F4587"/>
    <w:rsid w:val="009F643A"/>
    <w:rsid w:val="009F75ED"/>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585D"/>
    <w:rsid w:val="00A57405"/>
    <w:rsid w:val="00A57B73"/>
    <w:rsid w:val="00A61C03"/>
    <w:rsid w:val="00A61F78"/>
    <w:rsid w:val="00A72B14"/>
    <w:rsid w:val="00A74996"/>
    <w:rsid w:val="00A75233"/>
    <w:rsid w:val="00A76F87"/>
    <w:rsid w:val="00A80384"/>
    <w:rsid w:val="00A80EB1"/>
    <w:rsid w:val="00A82370"/>
    <w:rsid w:val="00A82CED"/>
    <w:rsid w:val="00A84BEB"/>
    <w:rsid w:val="00A905D3"/>
    <w:rsid w:val="00AA07F9"/>
    <w:rsid w:val="00AA1444"/>
    <w:rsid w:val="00AA3C95"/>
    <w:rsid w:val="00AA4668"/>
    <w:rsid w:val="00AA48BD"/>
    <w:rsid w:val="00AA5274"/>
    <w:rsid w:val="00AA7A93"/>
    <w:rsid w:val="00AB00AF"/>
    <w:rsid w:val="00AB07C9"/>
    <w:rsid w:val="00AB0850"/>
    <w:rsid w:val="00AB0A77"/>
    <w:rsid w:val="00AB12EB"/>
    <w:rsid w:val="00AB3DC2"/>
    <w:rsid w:val="00AB3EB7"/>
    <w:rsid w:val="00AB3EE8"/>
    <w:rsid w:val="00AB3FBF"/>
    <w:rsid w:val="00AB591F"/>
    <w:rsid w:val="00AB5F30"/>
    <w:rsid w:val="00AB6AEE"/>
    <w:rsid w:val="00AC0198"/>
    <w:rsid w:val="00AC1676"/>
    <w:rsid w:val="00AC43DC"/>
    <w:rsid w:val="00AC6BA3"/>
    <w:rsid w:val="00AD08A7"/>
    <w:rsid w:val="00AD09ED"/>
    <w:rsid w:val="00AD4FF2"/>
    <w:rsid w:val="00AD5558"/>
    <w:rsid w:val="00AE09C5"/>
    <w:rsid w:val="00AE42BB"/>
    <w:rsid w:val="00AE76A1"/>
    <w:rsid w:val="00AF15C4"/>
    <w:rsid w:val="00AF1EEF"/>
    <w:rsid w:val="00AF25FF"/>
    <w:rsid w:val="00B00DED"/>
    <w:rsid w:val="00B06A71"/>
    <w:rsid w:val="00B16DF6"/>
    <w:rsid w:val="00B22194"/>
    <w:rsid w:val="00B36C00"/>
    <w:rsid w:val="00B40E3E"/>
    <w:rsid w:val="00B41181"/>
    <w:rsid w:val="00B4157E"/>
    <w:rsid w:val="00B41985"/>
    <w:rsid w:val="00B443C3"/>
    <w:rsid w:val="00B45677"/>
    <w:rsid w:val="00B5077B"/>
    <w:rsid w:val="00B512DD"/>
    <w:rsid w:val="00B53CBF"/>
    <w:rsid w:val="00B56869"/>
    <w:rsid w:val="00B62392"/>
    <w:rsid w:val="00B64535"/>
    <w:rsid w:val="00B645C7"/>
    <w:rsid w:val="00B70ECE"/>
    <w:rsid w:val="00B71C40"/>
    <w:rsid w:val="00B7418A"/>
    <w:rsid w:val="00B74C12"/>
    <w:rsid w:val="00B75186"/>
    <w:rsid w:val="00B76147"/>
    <w:rsid w:val="00B87709"/>
    <w:rsid w:val="00B973A7"/>
    <w:rsid w:val="00BA0045"/>
    <w:rsid w:val="00BA03F5"/>
    <w:rsid w:val="00BA44B5"/>
    <w:rsid w:val="00BB1C0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2CA7"/>
    <w:rsid w:val="00BF5CF3"/>
    <w:rsid w:val="00C00AAB"/>
    <w:rsid w:val="00C00AD6"/>
    <w:rsid w:val="00C00C1A"/>
    <w:rsid w:val="00C00D8E"/>
    <w:rsid w:val="00C00E07"/>
    <w:rsid w:val="00C024BB"/>
    <w:rsid w:val="00C04AC9"/>
    <w:rsid w:val="00C077D2"/>
    <w:rsid w:val="00C10337"/>
    <w:rsid w:val="00C2032F"/>
    <w:rsid w:val="00C20634"/>
    <w:rsid w:val="00C22B19"/>
    <w:rsid w:val="00C24102"/>
    <w:rsid w:val="00C2552C"/>
    <w:rsid w:val="00C40DE1"/>
    <w:rsid w:val="00C43763"/>
    <w:rsid w:val="00C45AFA"/>
    <w:rsid w:val="00C46B12"/>
    <w:rsid w:val="00C50457"/>
    <w:rsid w:val="00C56F34"/>
    <w:rsid w:val="00C63829"/>
    <w:rsid w:val="00C64351"/>
    <w:rsid w:val="00C6455B"/>
    <w:rsid w:val="00C658EB"/>
    <w:rsid w:val="00C660A8"/>
    <w:rsid w:val="00C70CD9"/>
    <w:rsid w:val="00C721AB"/>
    <w:rsid w:val="00C7254F"/>
    <w:rsid w:val="00C73045"/>
    <w:rsid w:val="00C76EC9"/>
    <w:rsid w:val="00C81F1F"/>
    <w:rsid w:val="00C84576"/>
    <w:rsid w:val="00C868D0"/>
    <w:rsid w:val="00C90DAC"/>
    <w:rsid w:val="00C94EE2"/>
    <w:rsid w:val="00C9533C"/>
    <w:rsid w:val="00C957F7"/>
    <w:rsid w:val="00C962E4"/>
    <w:rsid w:val="00CA1175"/>
    <w:rsid w:val="00CA3B50"/>
    <w:rsid w:val="00CA6520"/>
    <w:rsid w:val="00CA6E4D"/>
    <w:rsid w:val="00CB095D"/>
    <w:rsid w:val="00CB2017"/>
    <w:rsid w:val="00CB5B54"/>
    <w:rsid w:val="00CB70B5"/>
    <w:rsid w:val="00CB7B3E"/>
    <w:rsid w:val="00CC037A"/>
    <w:rsid w:val="00CC0E11"/>
    <w:rsid w:val="00CC5C78"/>
    <w:rsid w:val="00CC6ABF"/>
    <w:rsid w:val="00CC6C1D"/>
    <w:rsid w:val="00CD0A82"/>
    <w:rsid w:val="00CD0DCF"/>
    <w:rsid w:val="00CD2C92"/>
    <w:rsid w:val="00CD5132"/>
    <w:rsid w:val="00CD5C53"/>
    <w:rsid w:val="00CD5F96"/>
    <w:rsid w:val="00CD7F75"/>
    <w:rsid w:val="00CE0110"/>
    <w:rsid w:val="00CE14D1"/>
    <w:rsid w:val="00CE1BB9"/>
    <w:rsid w:val="00CE4989"/>
    <w:rsid w:val="00CE4BE3"/>
    <w:rsid w:val="00CE6176"/>
    <w:rsid w:val="00CE6B29"/>
    <w:rsid w:val="00CE70BD"/>
    <w:rsid w:val="00CF0AE3"/>
    <w:rsid w:val="00CF28BB"/>
    <w:rsid w:val="00CF3B69"/>
    <w:rsid w:val="00CF58BD"/>
    <w:rsid w:val="00D00470"/>
    <w:rsid w:val="00D023B0"/>
    <w:rsid w:val="00D02A9A"/>
    <w:rsid w:val="00D0418E"/>
    <w:rsid w:val="00D05309"/>
    <w:rsid w:val="00D0565D"/>
    <w:rsid w:val="00D108C6"/>
    <w:rsid w:val="00D11615"/>
    <w:rsid w:val="00D11731"/>
    <w:rsid w:val="00D15674"/>
    <w:rsid w:val="00D1664C"/>
    <w:rsid w:val="00D17E2F"/>
    <w:rsid w:val="00D24A1D"/>
    <w:rsid w:val="00D327FE"/>
    <w:rsid w:val="00D33D76"/>
    <w:rsid w:val="00D33F6D"/>
    <w:rsid w:val="00D363BC"/>
    <w:rsid w:val="00D36B7E"/>
    <w:rsid w:val="00D41EC1"/>
    <w:rsid w:val="00D43DAE"/>
    <w:rsid w:val="00D45051"/>
    <w:rsid w:val="00D457D7"/>
    <w:rsid w:val="00D502BE"/>
    <w:rsid w:val="00D50A9E"/>
    <w:rsid w:val="00D53F8E"/>
    <w:rsid w:val="00D55D80"/>
    <w:rsid w:val="00D605BF"/>
    <w:rsid w:val="00D63E9E"/>
    <w:rsid w:val="00D63F95"/>
    <w:rsid w:val="00D65254"/>
    <w:rsid w:val="00D653A0"/>
    <w:rsid w:val="00D65E58"/>
    <w:rsid w:val="00D66945"/>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5B43"/>
    <w:rsid w:val="00DA649E"/>
    <w:rsid w:val="00DA72FF"/>
    <w:rsid w:val="00DB2A62"/>
    <w:rsid w:val="00DB35A8"/>
    <w:rsid w:val="00DB3A98"/>
    <w:rsid w:val="00DC12BE"/>
    <w:rsid w:val="00DC2FF8"/>
    <w:rsid w:val="00DC3332"/>
    <w:rsid w:val="00DC4040"/>
    <w:rsid w:val="00DD2E02"/>
    <w:rsid w:val="00DD6DAE"/>
    <w:rsid w:val="00DE03B2"/>
    <w:rsid w:val="00DF475D"/>
    <w:rsid w:val="00E01AA8"/>
    <w:rsid w:val="00E03D14"/>
    <w:rsid w:val="00E1200D"/>
    <w:rsid w:val="00E13636"/>
    <w:rsid w:val="00E30390"/>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0DD3"/>
    <w:rsid w:val="00E723A8"/>
    <w:rsid w:val="00E77BAB"/>
    <w:rsid w:val="00E822E5"/>
    <w:rsid w:val="00E84B62"/>
    <w:rsid w:val="00E85141"/>
    <w:rsid w:val="00E858F3"/>
    <w:rsid w:val="00E87A1B"/>
    <w:rsid w:val="00E91C12"/>
    <w:rsid w:val="00E958EF"/>
    <w:rsid w:val="00E95F59"/>
    <w:rsid w:val="00E97628"/>
    <w:rsid w:val="00E97989"/>
    <w:rsid w:val="00EA2D97"/>
    <w:rsid w:val="00EB5487"/>
    <w:rsid w:val="00EB654A"/>
    <w:rsid w:val="00EB74E9"/>
    <w:rsid w:val="00EC003F"/>
    <w:rsid w:val="00ED1E42"/>
    <w:rsid w:val="00EE11E9"/>
    <w:rsid w:val="00EE2A83"/>
    <w:rsid w:val="00EE2B02"/>
    <w:rsid w:val="00EE2D4B"/>
    <w:rsid w:val="00EE59C4"/>
    <w:rsid w:val="00EE7356"/>
    <w:rsid w:val="00EF334D"/>
    <w:rsid w:val="00EF6BAB"/>
    <w:rsid w:val="00F0066C"/>
    <w:rsid w:val="00F0283C"/>
    <w:rsid w:val="00F07176"/>
    <w:rsid w:val="00F0742F"/>
    <w:rsid w:val="00F1369E"/>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474CD"/>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317E"/>
    <w:rsid w:val="00FC3807"/>
    <w:rsid w:val="00FC4200"/>
    <w:rsid w:val="00FC581F"/>
    <w:rsid w:val="00FC6F72"/>
    <w:rsid w:val="00FD016B"/>
    <w:rsid w:val="00FD4613"/>
    <w:rsid w:val="00FD5A2C"/>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1967808721">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201787445">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126452948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8620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1023283576">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6697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30641135">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222884">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98133618">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46359791">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319582853">
              <w:marLeft w:val="0"/>
              <w:marRight w:val="0"/>
              <w:marTop w:val="0"/>
              <w:marBottom w:val="0"/>
              <w:divBdr>
                <w:top w:val="none" w:sz="0" w:space="0" w:color="auto"/>
                <w:left w:val="none" w:sz="0" w:space="0" w:color="auto"/>
                <w:bottom w:val="none" w:sz="0" w:space="0" w:color="auto"/>
                <w:right w:val="none" w:sz="0" w:space="0" w:color="auto"/>
              </w:divBdr>
            </w:div>
            <w:div w:id="193077460">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332953434">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4211963">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405877753">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19206149">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1850632880">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79061665">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1762217524">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7299570">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1752696055">
          <w:marLeft w:val="0"/>
          <w:marRight w:val="0"/>
          <w:marTop w:val="0"/>
          <w:marBottom w:val="0"/>
          <w:divBdr>
            <w:top w:val="none" w:sz="0" w:space="0" w:color="auto"/>
            <w:left w:val="none" w:sz="0" w:space="0" w:color="auto"/>
            <w:bottom w:val="none" w:sz="0" w:space="0" w:color="auto"/>
            <w:right w:val="none" w:sz="0" w:space="0" w:color="auto"/>
          </w:divBdr>
        </w:div>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1523743719">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9085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048674411">
              <w:marLeft w:val="0"/>
              <w:marRight w:val="0"/>
              <w:marTop w:val="0"/>
              <w:marBottom w:val="0"/>
              <w:divBdr>
                <w:top w:val="none" w:sz="0" w:space="0" w:color="auto"/>
                <w:left w:val="none" w:sz="0" w:space="0" w:color="auto"/>
                <w:bottom w:val="none" w:sz="0" w:space="0" w:color="auto"/>
                <w:right w:val="none" w:sz="0" w:space="0" w:color="auto"/>
              </w:divBdr>
            </w:div>
            <w:div w:id="268700994">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824085780">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30487737">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140198278">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936091043">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18120061">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8449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1313438060">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57486412">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490755831">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292098207">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3291746">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morphologizer" TargetMode="External"/><Relationship Id="rId18" Type="http://schemas.openxmlformats.org/officeDocument/2006/relationships/hyperlink" Target="https://spacy.io/api/entityrecognizer" TargetMode="External"/><Relationship Id="rId26" Type="http://schemas.openxmlformats.org/officeDocument/2006/relationships/image" Target="media/image6.png"/><Relationship Id="rId39" Type="http://schemas.openxmlformats.org/officeDocument/2006/relationships/header" Target="header6.xml"/><Relationship Id="rId21" Type="http://schemas.openxmlformats.org/officeDocument/2006/relationships/header" Target="header2.xml"/><Relationship Id="rId34" Type="http://schemas.openxmlformats.org/officeDocument/2006/relationships/image" Target="media/image14.png"/><Relationship Id="rId42" Type="http://schemas.openxmlformats.org/officeDocument/2006/relationships/hyperlink" Target="https://www.elastic.co/downloads/past-releases/elasticsearch-8-3-1" TargetMode="External"/><Relationship Id="rId47" Type="http://schemas.microsoft.com/office/2011/relationships/people" Target="people.xml"/><Relationship Id="rId50" Type="http://schemas.microsoft.com/office/2016/09/relationships/commentsIds" Target="commentsId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attributeruler" TargetMode="External"/><Relationship Id="rId29" Type="http://schemas.openxmlformats.org/officeDocument/2006/relationships/image" Target="media/image9.png"/><Relationship Id="rId11" Type="http://schemas.openxmlformats.org/officeDocument/2006/relationships/image" Target="media/image2.png"/><Relationship Id="rId24" Type="http://schemas.openxmlformats.org/officeDocument/2006/relationships/image" Target="media/image4.jpg"/><Relationship Id="rId32" Type="http://schemas.openxmlformats.org/officeDocument/2006/relationships/image" Target="media/image12.jpg"/><Relationship Id="rId37" Type="http://schemas.openxmlformats.org/officeDocument/2006/relationships/header" Target="header4.xml"/><Relationship Id="rId40" Type="http://schemas.openxmlformats.org/officeDocument/2006/relationships/footer" Target="footer3.xml"/><Relationship Id="rId45" Type="http://schemas.openxmlformats.org/officeDocument/2006/relationships/hyperlink" Target="https://nodejs.org/en" TargetMode="External"/><Relationship Id="rId5" Type="http://schemas.openxmlformats.org/officeDocument/2006/relationships/webSettings" Target="webSettings.xml"/><Relationship Id="rId15" Type="http://schemas.openxmlformats.org/officeDocument/2006/relationships/hyperlink" Target="https://spacy.io/api/sentencerecognizer" TargetMode="External"/><Relationship Id="rId23" Type="http://schemas.openxmlformats.org/officeDocument/2006/relationships/image" Target="media/image3.jpg"/><Relationship Id="rId28" Type="http://schemas.openxmlformats.org/officeDocument/2006/relationships/image" Target="media/image8.png"/><Relationship Id="rId36" Type="http://schemas.openxmlformats.org/officeDocument/2006/relationships/image" Target="media/image15.jpg"/><Relationship Id="rId49" Type="http://schemas.microsoft.com/office/2018/08/relationships/commentsExtensible" Target="commentsExtensib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1.png"/><Relationship Id="rId44" Type="http://schemas.openxmlformats.org/officeDocument/2006/relationships/hyperlink" Target="https://ollama.com/library/llama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pacy.io/api/dependencyparser" TargetMode="External"/><Relationship Id="rId22" Type="http://schemas.openxmlformats.org/officeDocument/2006/relationships/footer" Target="footer2.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header" Target="header3.xml"/><Relationship Id="rId43" Type="http://schemas.openxmlformats.org/officeDocument/2006/relationships/hyperlink" Target="https://ollama.com/download" TargetMode="Externa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pacy.io/api/tok2vec" TargetMode="External"/><Relationship Id="rId17" Type="http://schemas.openxmlformats.org/officeDocument/2006/relationships/hyperlink" Target="https://spacy.io/api/lemmatizer" TargetMode="External"/><Relationship Id="rId25" Type="http://schemas.openxmlformats.org/officeDocument/2006/relationships/image" Target="media/image5.png"/><Relationship Id="rId33" Type="http://schemas.openxmlformats.org/officeDocument/2006/relationships/image" Target="media/image13.jpg"/><Relationship Id="rId38" Type="http://schemas.openxmlformats.org/officeDocument/2006/relationships/header" Target="header5.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yperlink" Target="https://www.python.org/downloads/release/python-3108/"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103D-DB31-440E-8C36-87CD5105D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2</Pages>
  <Words>26863</Words>
  <Characters>153122</Characters>
  <Application>Microsoft Office Word</Application>
  <DocSecurity>0</DocSecurity>
  <Lines>1276</Lines>
  <Paragraphs>3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3</cp:revision>
  <dcterms:created xsi:type="dcterms:W3CDTF">2024-04-07T04:40:00Z</dcterms:created>
  <dcterms:modified xsi:type="dcterms:W3CDTF">2024-04-07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cF6kH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